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6848F4">
              <w:rPr>
                <w:noProof/>
                <w:webHidden/>
              </w:rPr>
              <w:t>1</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6848F4">
              <w:rPr>
                <w:noProof/>
                <w:webHidden/>
              </w:rPr>
              <w:t>2</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6848F4">
              <w:rPr>
                <w:noProof/>
                <w:webHidden/>
              </w:rPr>
              <w:t>6</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6848F4">
              <w:rPr>
                <w:noProof/>
                <w:webHidden/>
              </w:rPr>
              <w:t>7</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6848F4">
              <w:rPr>
                <w:noProof/>
                <w:webHidden/>
              </w:rPr>
              <w:t>8</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6848F4">
              <w:rPr>
                <w:noProof/>
                <w:webHidden/>
              </w:rPr>
              <w:t>10</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6848F4">
              <w:rPr>
                <w:noProof/>
                <w:webHidden/>
              </w:rPr>
              <w:t>10</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6848F4">
              <w:rPr>
                <w:noProof/>
                <w:webHidden/>
              </w:rPr>
              <w:t>10</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6848F4">
              <w:rPr>
                <w:noProof/>
                <w:webHidden/>
              </w:rPr>
              <w:t>11</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6848F4">
              <w:rPr>
                <w:noProof/>
                <w:webHidden/>
              </w:rPr>
              <w:t>11</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6848F4">
              <w:rPr>
                <w:b/>
                <w:bCs/>
                <w:noProof/>
                <w:webHidden/>
              </w:rPr>
              <w:t>Error! Bookmark not defined.</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6848F4">
              <w:rPr>
                <w:noProof/>
                <w:webHidden/>
              </w:rPr>
              <w:t>12</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6848F4">
              <w:rPr>
                <w:noProof/>
                <w:webHidden/>
              </w:rPr>
              <w:t>12</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6848F4">
              <w:rPr>
                <w:noProof/>
                <w:webHidden/>
              </w:rPr>
              <w:t>12</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6848F4">
              <w:rPr>
                <w:noProof/>
                <w:webHidden/>
              </w:rPr>
              <w:t>13</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6848F4">
              <w:rPr>
                <w:noProof/>
                <w:webHidden/>
              </w:rPr>
              <w:t>13</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6848F4">
              <w:rPr>
                <w:noProof/>
                <w:webHidden/>
              </w:rPr>
              <w:t>13</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6848F4">
              <w:rPr>
                <w:noProof/>
                <w:webHidden/>
              </w:rPr>
              <w:t>14</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6848F4">
              <w:rPr>
                <w:noProof/>
                <w:webHidden/>
              </w:rPr>
              <w:t>14</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6848F4">
              <w:rPr>
                <w:noProof/>
                <w:webHidden/>
              </w:rPr>
              <w:t>16</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6848F4">
              <w:rPr>
                <w:noProof/>
                <w:webHidden/>
              </w:rPr>
              <w:t>16</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6848F4">
              <w:rPr>
                <w:noProof/>
                <w:webHidden/>
              </w:rPr>
              <w:t>17</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6848F4">
              <w:rPr>
                <w:noProof/>
                <w:webHidden/>
              </w:rPr>
              <w:t>18</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6848F4">
              <w:rPr>
                <w:noProof/>
                <w:webHidden/>
              </w:rPr>
              <w:t>18</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6848F4">
              <w:rPr>
                <w:noProof/>
                <w:webHidden/>
              </w:rPr>
              <w:t>20</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6848F4">
              <w:rPr>
                <w:noProof/>
                <w:webHidden/>
              </w:rPr>
              <w:t>23</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6848F4">
              <w:rPr>
                <w:noProof/>
                <w:webHidden/>
              </w:rPr>
              <w:t>24</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6848F4">
              <w:rPr>
                <w:noProof/>
                <w:webHidden/>
              </w:rPr>
              <w:t>26</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6848F4">
              <w:rPr>
                <w:noProof/>
                <w:webHidden/>
              </w:rPr>
              <w:t>26</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6848F4">
              <w:rPr>
                <w:noProof/>
                <w:webHidden/>
              </w:rPr>
              <w:t>26</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6848F4">
              <w:rPr>
                <w:noProof/>
                <w:webHidden/>
              </w:rPr>
              <w:t>27</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6848F4">
              <w:rPr>
                <w:noProof/>
                <w:webHidden/>
              </w:rPr>
              <w:t>28</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6848F4">
              <w:rPr>
                <w:noProof/>
                <w:webHidden/>
              </w:rPr>
              <w:t>30</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6848F4">
              <w:rPr>
                <w:noProof/>
                <w:webHidden/>
              </w:rPr>
              <w:t>30</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6848F4">
              <w:rPr>
                <w:noProof/>
                <w:webHidden/>
              </w:rPr>
              <w:t>31</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6848F4">
              <w:rPr>
                <w:noProof/>
                <w:webHidden/>
              </w:rPr>
              <w:t>31</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6848F4">
              <w:rPr>
                <w:noProof/>
                <w:webHidden/>
              </w:rPr>
              <w:t>32</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6848F4">
              <w:rPr>
                <w:noProof/>
                <w:webHidden/>
              </w:rPr>
              <w:t>35</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6848F4">
              <w:rPr>
                <w:noProof/>
                <w:webHidden/>
              </w:rPr>
              <w:t>35</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6848F4">
              <w:rPr>
                <w:noProof/>
                <w:webHidden/>
              </w:rPr>
              <w:t>35</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6848F4">
              <w:rPr>
                <w:noProof/>
                <w:webHidden/>
              </w:rPr>
              <w:t>36</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6F00B6">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6848F4">
              <w:rPr>
                <w:noProof/>
                <w:webHidden/>
              </w:rPr>
              <w:t>38</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6848F4">
              <w:rPr>
                <w:noProof/>
                <w:webHidden/>
              </w:rPr>
              <w:t>40</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6848F4">
              <w:rPr>
                <w:noProof/>
                <w:webHidden/>
              </w:rPr>
              <w:t>40</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6848F4">
              <w:rPr>
                <w:noProof/>
                <w:webHidden/>
              </w:rPr>
              <w:t>41</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6848F4">
              <w:rPr>
                <w:noProof/>
                <w:webHidden/>
              </w:rPr>
              <w:t>41</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6848F4">
              <w:rPr>
                <w:noProof/>
                <w:webHidden/>
              </w:rPr>
              <w:t>43</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6848F4">
              <w:rPr>
                <w:noProof/>
                <w:webHidden/>
              </w:rPr>
              <w:t>45</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6848F4">
              <w:rPr>
                <w:noProof/>
                <w:webHidden/>
              </w:rPr>
              <w:t>46</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6848F4">
              <w:rPr>
                <w:noProof/>
                <w:webHidden/>
              </w:rPr>
              <w:t>47</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6848F4">
              <w:rPr>
                <w:noProof/>
                <w:webHidden/>
              </w:rPr>
              <w:t>50</w:t>
            </w:r>
            <w:r w:rsidR="002B10AA">
              <w:rPr>
                <w:noProof/>
                <w:webHidden/>
              </w:rPr>
              <w:fldChar w:fldCharType="end"/>
            </w:r>
          </w:hyperlink>
        </w:p>
        <w:p w:rsidR="002B10AA" w:rsidRDefault="006F00B6">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6848F4">
              <w:rPr>
                <w:noProof/>
                <w:webHidden/>
              </w:rPr>
              <w:t>52</w:t>
            </w:r>
            <w:r w:rsidR="002B10AA">
              <w:rPr>
                <w:noProof/>
                <w:webHidden/>
              </w:rPr>
              <w:fldChar w:fldCharType="end"/>
            </w:r>
          </w:hyperlink>
        </w:p>
        <w:p w:rsidR="002B10AA" w:rsidRDefault="006F00B6">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6848F4">
              <w:rPr>
                <w:noProof/>
                <w:webHidden/>
              </w:rPr>
              <w:t>52</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53BC1" w:rsidRDefault="00953BC1">
      <w:pPr>
        <w:rPr>
          <w:smallCaps/>
          <w:spacing w:val="5"/>
          <w:sz w:val="32"/>
          <w:szCs w:val="32"/>
        </w:rPr>
      </w:pPr>
      <w:bookmarkStart w:id="22" w:name="_Toc401069619"/>
      <w:r>
        <w:rPr>
          <w:noProof/>
        </w:rPr>
        <w:lastRenderedPageBreak/>
        <mc:AlternateContent>
          <mc:Choice Requires="wps">
            <w:drawing>
              <wp:anchor distT="0" distB="0" distL="114300" distR="114300" simplePos="0" relativeHeight="251736064" behindDoc="0" locked="0" layoutInCell="1" allowOverlap="1" wp14:anchorId="75C70F7E" wp14:editId="70AA45C3">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6F00B6" w:rsidRPr="006B4F41" w:rsidRDefault="006F00B6"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3"/>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6F00B6" w:rsidRPr="006B4F41" w:rsidRDefault="006F00B6" w:rsidP="00953BC1">
                      <w:pPr>
                        <w:pStyle w:val="Caption"/>
                        <w:rPr>
                          <w:noProof/>
                          <w:sz w:val="24"/>
                          <w:szCs w:val="20"/>
                        </w:rPr>
                      </w:pPr>
                      <w:bookmarkStart w:id="24"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4"/>
                      <w:r>
                        <w:t xml:space="preserve"> System</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7485CAFB" wp14:editId="4BC8EA08">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F00B6" w:rsidRPr="00953BC1" w:rsidRDefault="006F00B6" w:rsidP="00953BC1">
                            <w:pPr>
                              <w:jc w:val="center"/>
                              <w:rPr>
                                <w:b/>
                              </w:rPr>
                            </w:pPr>
                            <w:r w:rsidRPr="00953BC1">
                              <w:rPr>
                                <w:b/>
                                <w:sz w:val="32"/>
                              </w:rPr>
                              <w:t>Sensing</w:t>
                            </w:r>
                          </w:p>
                          <w:p w:rsidR="006F00B6" w:rsidRDefault="006F00B6"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6F00B6" w:rsidRPr="00953BC1" w:rsidRDefault="006F00B6" w:rsidP="00953BC1">
                      <w:pPr>
                        <w:jc w:val="center"/>
                        <w:rPr>
                          <w:b/>
                        </w:rPr>
                      </w:pPr>
                      <w:r w:rsidRPr="00953BC1">
                        <w:rPr>
                          <w:b/>
                          <w:sz w:val="32"/>
                        </w:rPr>
                        <w:t>Sensing</w:t>
                      </w:r>
                    </w:p>
                    <w:p w:rsidR="006F00B6" w:rsidRDefault="006F00B6"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Pr>
          <w:noProof/>
        </w:rPr>
        <mc:AlternateContent>
          <mc:Choice Requires="wps">
            <w:drawing>
              <wp:anchor distT="0" distB="0" distL="114300" distR="114300" simplePos="0" relativeHeight="251721728" behindDoc="0" locked="0" layoutInCell="1" allowOverlap="1" wp14:anchorId="0A24FCD2" wp14:editId="4803AE40">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F00B6" w:rsidRPr="00953BC1" w:rsidRDefault="006F00B6" w:rsidP="00953BC1">
                            <w:pPr>
                              <w:jc w:val="center"/>
                              <w:rPr>
                                <w:b/>
                              </w:rPr>
                            </w:pPr>
                            <w:r w:rsidRPr="00953BC1">
                              <w:rPr>
                                <w:b/>
                                <w:sz w:val="32"/>
                              </w:rPr>
                              <w:t>Translation</w:t>
                            </w:r>
                          </w:p>
                          <w:p w:rsidR="006F00B6" w:rsidRDefault="006F00B6"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6F00B6" w:rsidRPr="00953BC1" w:rsidRDefault="006F00B6" w:rsidP="00953BC1">
                      <w:pPr>
                        <w:jc w:val="center"/>
                        <w:rPr>
                          <w:b/>
                        </w:rPr>
                      </w:pPr>
                      <w:r w:rsidRPr="00953BC1">
                        <w:rPr>
                          <w:b/>
                          <w:sz w:val="32"/>
                        </w:rPr>
                        <w:t>Translation</w:t>
                      </w:r>
                    </w:p>
                    <w:p w:rsidR="006F00B6" w:rsidRDefault="006F00B6" w:rsidP="00953BC1">
                      <w:pPr>
                        <w:jc w:val="center"/>
                      </w:pPr>
                      <w:proofErr w:type="gramStart"/>
                      <w:r>
                        <w:t>The software side of DS, where the sensor data is collected, analyzed and sent to the feedback system.</w:t>
                      </w:r>
                      <w:proofErr w:type="gramEnd"/>
                    </w:p>
                  </w:txbxContent>
                </v:textbox>
              </v:roundrect>
            </w:pict>
          </mc:Fallback>
        </mc:AlternateContent>
      </w:r>
      <w:r>
        <w:rPr>
          <w:noProof/>
        </w:rPr>
        <mc:AlternateContent>
          <mc:Choice Requires="wps">
            <w:drawing>
              <wp:anchor distT="0" distB="0" distL="114300" distR="114300" simplePos="0" relativeHeight="251722752" behindDoc="0" locked="0" layoutInCell="1" allowOverlap="1" wp14:anchorId="59B901A6" wp14:editId="298128AE">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F00B6" w:rsidRPr="00953BC1" w:rsidRDefault="006F00B6" w:rsidP="00953BC1">
                            <w:pPr>
                              <w:jc w:val="center"/>
                              <w:rPr>
                                <w:b/>
                                <w:sz w:val="32"/>
                              </w:rPr>
                            </w:pPr>
                            <w:r w:rsidRPr="00953BC1">
                              <w:rPr>
                                <w:b/>
                                <w:sz w:val="32"/>
                              </w:rPr>
                              <w:t>Feedback</w:t>
                            </w:r>
                          </w:p>
                          <w:p w:rsidR="006F00B6" w:rsidRDefault="006F00B6" w:rsidP="00953BC1">
                            <w:pPr>
                              <w:jc w:val="center"/>
                            </w:pPr>
                            <w:proofErr w:type="gramStart"/>
                            <w:r>
                              <w:t>The haptic system that will convey the information to the user.</w:t>
                            </w:r>
                            <w:proofErr w:type="gramEnd"/>
                          </w:p>
                          <w:p w:rsidR="006F00B6" w:rsidRDefault="006F00B6"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6F00B6" w:rsidRPr="00953BC1" w:rsidRDefault="006F00B6" w:rsidP="00953BC1">
                      <w:pPr>
                        <w:jc w:val="center"/>
                        <w:rPr>
                          <w:b/>
                          <w:sz w:val="32"/>
                        </w:rPr>
                      </w:pPr>
                      <w:r w:rsidRPr="00953BC1">
                        <w:rPr>
                          <w:b/>
                          <w:sz w:val="32"/>
                        </w:rPr>
                        <w:t>Feedback</w:t>
                      </w:r>
                    </w:p>
                    <w:p w:rsidR="006F00B6" w:rsidRDefault="006F00B6" w:rsidP="00953BC1">
                      <w:pPr>
                        <w:jc w:val="center"/>
                      </w:pPr>
                      <w:proofErr w:type="gramStart"/>
                      <w:r>
                        <w:t>The haptic system that will convey the information to the user.</w:t>
                      </w:r>
                      <w:proofErr w:type="gramEnd"/>
                    </w:p>
                    <w:p w:rsidR="006F00B6" w:rsidRDefault="006F00B6" w:rsidP="00953BC1">
                      <w:pPr>
                        <w:jc w:val="center"/>
                      </w:pPr>
                    </w:p>
                  </w:txbxContent>
                </v:textbox>
                <w10:wrap anchorx="margin"/>
              </v:roundrect>
            </w:pict>
          </mc:Fallback>
        </mc:AlternateContent>
      </w:r>
      <w:r>
        <w:rPr>
          <w:noProof/>
        </w:rPr>
        <mc:AlternateContent>
          <mc:Choice Requires="wps">
            <w:drawing>
              <wp:anchor distT="0" distB="0" distL="114300" distR="114300" simplePos="0" relativeHeight="251723776" behindDoc="0" locked="0" layoutInCell="1" allowOverlap="1" wp14:anchorId="043DD458" wp14:editId="5307E6C5">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6F00B6" w:rsidRPr="004F1B29" w:rsidRDefault="006F00B6" w:rsidP="00953BC1">
                            <w:pPr>
                              <w:jc w:val="center"/>
                              <w:rPr>
                                <w:color w:val="000000" w:themeColor="text1"/>
                              </w:rPr>
                            </w:pPr>
                            <w:r>
                              <w:rPr>
                                <w:color w:val="000000" w:themeColor="text1"/>
                              </w:rPr>
                              <w:t>User Interface</w:t>
                            </w:r>
                          </w:p>
                          <w:p w:rsidR="006F00B6" w:rsidRPr="004F1B29" w:rsidRDefault="006F00B6"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6F00B6" w:rsidRPr="004F1B29" w:rsidRDefault="006F00B6" w:rsidP="00953BC1">
                      <w:pPr>
                        <w:jc w:val="center"/>
                        <w:rPr>
                          <w:color w:val="000000" w:themeColor="text1"/>
                        </w:rPr>
                      </w:pPr>
                      <w:r>
                        <w:rPr>
                          <w:color w:val="000000" w:themeColor="text1"/>
                        </w:rPr>
                        <w:t>User Interface</w:t>
                      </w:r>
                    </w:p>
                    <w:p w:rsidR="006F00B6" w:rsidRPr="004F1B29" w:rsidRDefault="006F00B6"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647CB65D" wp14:editId="1F6CFF01">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6F00B6" w:rsidRPr="004F1B29" w:rsidRDefault="006F00B6"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6F00B6" w:rsidRPr="004F1B29" w:rsidRDefault="006F00B6" w:rsidP="00953BC1">
                      <w:pPr>
                        <w:jc w:val="center"/>
                      </w:pPr>
                      <w:r>
                        <w:t>Sensor</w:t>
                      </w:r>
                    </w:p>
                  </w:txbxContent>
                </v:textbox>
              </v:roundrect>
            </w:pict>
          </mc:Fallback>
        </mc:AlternateContent>
      </w:r>
      <w:r>
        <w:rPr>
          <w:noProof/>
        </w:rPr>
        <mc:AlternateContent>
          <mc:Choice Requires="wps">
            <w:drawing>
              <wp:anchor distT="0" distB="0" distL="114300" distR="114300" simplePos="0" relativeHeight="251725824" behindDoc="0" locked="0" layoutInCell="1" allowOverlap="1" wp14:anchorId="3F889763" wp14:editId="762480F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6F00B6" w:rsidRPr="004F1B29" w:rsidRDefault="006F00B6" w:rsidP="00953BC1">
                            <w:pPr>
                              <w:jc w:val="center"/>
                              <w:rPr>
                                <w:color w:val="000000" w:themeColor="text1"/>
                              </w:rPr>
                            </w:pPr>
                            <w:r w:rsidRPr="004F1B29">
                              <w:rPr>
                                <w:color w:val="000000" w:themeColor="text1"/>
                              </w:rPr>
                              <w:t>User Interface</w:t>
                            </w:r>
                          </w:p>
                          <w:p w:rsidR="006F00B6" w:rsidRPr="004F1B29" w:rsidRDefault="006F00B6"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6F00B6" w:rsidRPr="004F1B29" w:rsidRDefault="006F00B6" w:rsidP="00953BC1">
                      <w:pPr>
                        <w:jc w:val="center"/>
                        <w:rPr>
                          <w:color w:val="000000" w:themeColor="text1"/>
                        </w:rPr>
                      </w:pPr>
                      <w:r w:rsidRPr="004F1B29">
                        <w:rPr>
                          <w:color w:val="000000" w:themeColor="text1"/>
                        </w:rPr>
                        <w:t>User Interface</w:t>
                      </w:r>
                    </w:p>
                    <w:p w:rsidR="006F00B6" w:rsidRPr="004F1B29" w:rsidRDefault="006F00B6" w:rsidP="00953BC1">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726848" behindDoc="0" locked="0" layoutInCell="1" allowOverlap="1" wp14:anchorId="3AA96F04" wp14:editId="1114B703">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6F00B6" w:rsidRPr="004F1B29" w:rsidRDefault="006F00B6" w:rsidP="00953BC1">
                            <w:pPr>
                              <w:jc w:val="center"/>
                              <w:rPr>
                                <w:color w:val="000000" w:themeColor="text1"/>
                              </w:rPr>
                            </w:pPr>
                            <w:r w:rsidRPr="004F1B29">
                              <w:rPr>
                                <w:color w:val="000000" w:themeColor="text1"/>
                              </w:rPr>
                              <w:t>User Interface</w:t>
                            </w:r>
                          </w:p>
                          <w:p w:rsidR="006F00B6" w:rsidRPr="004F1B29" w:rsidRDefault="006F00B6"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6F00B6" w:rsidRPr="004F1B29" w:rsidRDefault="006F00B6" w:rsidP="00953BC1">
                      <w:pPr>
                        <w:jc w:val="center"/>
                        <w:rPr>
                          <w:color w:val="000000" w:themeColor="text1"/>
                        </w:rPr>
                      </w:pPr>
                      <w:r w:rsidRPr="004F1B29">
                        <w:rPr>
                          <w:color w:val="000000" w:themeColor="text1"/>
                        </w:rPr>
                        <w:t>User Interface</w:t>
                      </w:r>
                    </w:p>
                    <w:p w:rsidR="006F00B6" w:rsidRPr="004F1B29" w:rsidRDefault="006F00B6" w:rsidP="00953BC1">
                      <w:pPr>
                        <w:jc w:val="center"/>
                        <w:rPr>
                          <w:color w:val="000000" w:themeColor="text1"/>
                        </w:rPr>
                      </w:pPr>
                      <w:r>
                        <w:rPr>
                          <w:color w:val="000000" w:themeColor="text1"/>
                        </w:rPr>
                        <w:t>This is the way the actuator is attached to the user.</w:t>
                      </w:r>
                    </w:p>
                  </w:txbxContent>
                </v:textbox>
              </v:roundrect>
            </w:pict>
          </mc:Fallback>
        </mc:AlternateContent>
      </w:r>
      <w:r>
        <w:rPr>
          <w:noProof/>
        </w:rPr>
        <mc:AlternateContent>
          <mc:Choice Requires="wps">
            <w:drawing>
              <wp:anchor distT="0" distB="0" distL="114300" distR="114300" simplePos="0" relativeHeight="251727872" behindDoc="0" locked="0" layoutInCell="1" allowOverlap="1" wp14:anchorId="1E623B11" wp14:editId="3980C9B4">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6F00B6" w:rsidRPr="004F1B29" w:rsidRDefault="006F00B6"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6F00B6" w:rsidRPr="004F1B29" w:rsidRDefault="006F00B6" w:rsidP="00953BC1">
                      <w:pPr>
                        <w:jc w:val="center"/>
                      </w:pPr>
                      <w:r>
                        <w:t>IOIO Board</w:t>
                      </w:r>
                    </w:p>
                  </w:txbxContent>
                </v:textbox>
              </v:roundrect>
            </w:pict>
          </mc:Fallback>
        </mc:AlternateContent>
      </w:r>
      <w:r>
        <w:rPr>
          <w:noProof/>
        </w:rPr>
        <mc:AlternateContent>
          <mc:Choice Requires="wps">
            <w:drawing>
              <wp:anchor distT="0" distB="0" distL="114300" distR="114300" simplePos="0" relativeHeight="251728896" behindDoc="0" locked="0" layoutInCell="1" allowOverlap="1" wp14:anchorId="0FB34B87" wp14:editId="6C65360F">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6F00B6" w:rsidRPr="004F1B29" w:rsidRDefault="006F00B6"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6F00B6" w:rsidRPr="004F1B29" w:rsidRDefault="006F00B6" w:rsidP="00953BC1">
                      <w:pPr>
                        <w:jc w:val="center"/>
                      </w:pPr>
                      <w:r>
                        <w:t>Actuator</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4E76A2D6" wp14:editId="3851BE51">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6F00B6" w:rsidRPr="004F1B29" w:rsidRDefault="006F00B6"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6F00B6" w:rsidRPr="004F1B29" w:rsidRDefault="006F00B6" w:rsidP="00953BC1">
                      <w:pPr>
                        <w:jc w:val="center"/>
                      </w:pPr>
                      <w:r>
                        <w:t>Mobile Device</w:t>
                      </w:r>
                    </w:p>
                  </w:txbxContent>
                </v:textbox>
              </v:roundrect>
            </w:pict>
          </mc:Fallback>
        </mc:AlternateContent>
      </w:r>
      <w:r>
        <w:rPr>
          <w:noProof/>
        </w:rPr>
        <mc:AlternateContent>
          <mc:Choice Requires="wps">
            <w:drawing>
              <wp:anchor distT="0" distB="0" distL="114300" distR="114300" simplePos="0" relativeHeight="251730944" behindDoc="0" locked="0" layoutInCell="1" allowOverlap="1" wp14:anchorId="7AD708C3" wp14:editId="26781847">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3292384E" wp14:editId="2E86D118">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C940C22" wp14:editId="36A26040">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Pr>
          <w:noProof/>
        </w:rPr>
        <mc:AlternateContent>
          <mc:Choice Requires="wps">
            <w:drawing>
              <wp:anchor distT="0" distB="0" distL="114300" distR="114300" simplePos="0" relativeHeight="251734016" behindDoc="0" locked="0" layoutInCell="1" allowOverlap="1" wp14:anchorId="2AD6CDFF" wp14:editId="0DA98B6D">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br w:type="page"/>
      </w:r>
    </w:p>
    <w:p w:rsidR="009A08A5" w:rsidRDefault="009A08A5" w:rsidP="00513878">
      <w:pPr>
        <w:pStyle w:val="Heading1"/>
      </w:pPr>
      <w:r>
        <w:lastRenderedPageBreak/>
        <w:t>System Description</w:t>
      </w:r>
      <w:bookmarkEnd w:id="22"/>
      <w:r w:rsidR="00953BC1">
        <w:t xml:space="preserve"> </w:t>
      </w:r>
      <w:r w:rsidR="00953BC1" w:rsidRPr="00953BC1">
        <w:rPr>
          <w:sz w:val="20"/>
          <w:szCs w:val="20"/>
        </w:rPr>
        <w:t>(</w:t>
      </w:r>
      <w:r w:rsidR="00953BC1" w:rsidRPr="00953BC1">
        <w:rPr>
          <w:sz w:val="20"/>
          <w:szCs w:val="20"/>
        </w:rPr>
        <w:fldChar w:fldCharType="begin"/>
      </w:r>
      <w:r w:rsidR="00953BC1" w:rsidRPr="00953BC1">
        <w:rPr>
          <w:sz w:val="20"/>
          <w:szCs w:val="20"/>
        </w:rPr>
        <w:instrText xml:space="preserve"> REF _Ref401589199 </w:instrText>
      </w:r>
      <w:r w:rsidR="00953BC1">
        <w:rPr>
          <w:sz w:val="20"/>
          <w:szCs w:val="20"/>
        </w:rPr>
        <w:instrText xml:space="preserve"> \* MERGEFORMAT </w:instrText>
      </w:r>
      <w:r w:rsidR="00953BC1" w:rsidRPr="00953BC1">
        <w:rPr>
          <w:sz w:val="20"/>
          <w:szCs w:val="20"/>
        </w:rPr>
        <w:fldChar w:fldCharType="separate"/>
      </w:r>
      <w:r w:rsidR="00953BC1" w:rsidRPr="00953BC1">
        <w:rPr>
          <w:sz w:val="20"/>
          <w:szCs w:val="20"/>
        </w:rPr>
        <w:t xml:space="preserve">Figure </w:t>
      </w:r>
      <w:r w:rsidR="00953BC1" w:rsidRPr="00953BC1">
        <w:rPr>
          <w:noProof/>
          <w:sz w:val="20"/>
          <w:szCs w:val="20"/>
        </w:rPr>
        <w:t>1</w:t>
      </w:r>
      <w:r w:rsidR="00953BC1" w:rsidRPr="00953BC1">
        <w:rPr>
          <w:sz w:val="20"/>
          <w:szCs w:val="20"/>
        </w:rPr>
        <w:fldChar w:fldCharType="end"/>
      </w:r>
      <w:r w:rsidR="00953BC1" w:rsidRPr="00953BC1">
        <w:rPr>
          <w:sz w:val="20"/>
          <w:szCs w:val="20"/>
        </w:rPr>
        <w:t>)</w:t>
      </w:r>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53BC1" w:rsidRDefault="00953BC1" w:rsidP="00953BC1">
      <w:pPr>
        <w:pStyle w:val="Heading2"/>
      </w:pPr>
      <w:bookmarkStart w:id="25" w:name="_Toc401069623"/>
      <w:r>
        <w:t>Hardware</w:t>
      </w:r>
    </w:p>
    <w:p w:rsidR="00953BC1" w:rsidRDefault="00953BC1" w:rsidP="00953BC1">
      <w:r>
        <w:t>The hardware setup for all studies is based on a IOIO-OTG</w:t>
      </w:r>
      <w:r>
        <w:fldChar w:fldCharType="begin" w:fldLock="1"/>
      </w:r>
      <w:r>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fldChar w:fldCharType="separate"/>
      </w:r>
      <w:r w:rsidRPr="007641B2">
        <w:rPr>
          <w:noProof/>
        </w:rPr>
        <w:t>[24]</w:t>
      </w:r>
      <w:r>
        <w:fldChar w:fldCharType="end"/>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w:t>
      </w:r>
      <w:r w:rsidRPr="0028482E">
        <w:t>ransducer “Surface Transducer – Small COM-10917” from</w:t>
      </w:r>
      <w:r>
        <w:rPr>
          <w:rFonts w:ascii="Arial Narrow" w:hAnsi="Arial Narrow"/>
          <w:caps/>
          <w:color w:val="777777"/>
          <w:spacing w:val="24"/>
          <w:sz w:val="21"/>
          <w:szCs w:val="21"/>
        </w:rPr>
        <w:t xml:space="preserve"> </w:t>
      </w:r>
      <w:proofErr w:type="spellStart"/>
      <w:r w:rsidRPr="0028482E">
        <w:t>Sparkfun</w:t>
      </w:r>
      <w:proofErr w:type="spellEnd"/>
      <w:r>
        <w:fldChar w:fldCharType="begin" w:fldLock="1"/>
      </w:r>
      <w:r>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fldChar w:fldCharType="separate"/>
      </w:r>
      <w:r w:rsidRPr="007641B2">
        <w:rPr>
          <w:noProof/>
        </w:rPr>
        <w:t>[25]</w:t>
      </w:r>
      <w:r>
        <w:fldChar w:fldCharType="end"/>
      </w:r>
      <w:r>
        <w:t xml:space="preserve"> or a </w:t>
      </w:r>
      <w:proofErr w:type="spellStart"/>
      <w:r>
        <w:t>Peltier</w:t>
      </w:r>
      <w:proofErr w:type="spellEnd"/>
      <w:r>
        <w:t xml:space="preserve"> device. On most cases a 9V battery was used to power the IOIO and the transducer while the sensor would be powered by the IOIO board.</w:t>
      </w:r>
    </w:p>
    <w:p w:rsidR="00953BC1" w:rsidRDefault="00953BC1" w:rsidP="00953BC1">
      <w:pPr>
        <w:pStyle w:val="Heading2"/>
      </w:pPr>
      <w:r>
        <w:t>Software</w:t>
      </w:r>
    </w:p>
    <w:p w:rsidR="00953BC1" w:rsidRPr="00CB75BE" w:rsidRDefault="00953BC1" w:rsidP="00953BC1">
      <w:r>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Default="00953BC1" w:rsidP="00953BC1">
      <w:r>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Default="00953BC1" w:rsidP="00953BC1">
      <w:r>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BC0E26" w:rsidRDefault="00953BC1" w:rsidP="00953BC1">
      <w:pPr>
        <w:pStyle w:val="Heading2"/>
        <w:rPr>
          <w:color w:val="C0504D" w:themeColor="accent2"/>
        </w:rPr>
      </w:pPr>
      <w:r w:rsidRPr="00BC0E26">
        <w:rPr>
          <w:color w:val="C0504D" w:themeColor="accent2"/>
        </w:rPr>
        <w:t>Sensitivity Mapping</w:t>
      </w:r>
    </w:p>
    <w:p w:rsidR="00513878" w:rsidRPr="00897831" w:rsidRDefault="00897831" w:rsidP="00513878">
      <w:pPr>
        <w:pStyle w:val="Heading1"/>
      </w:pPr>
      <w:bookmarkStart w:id="26" w:name="_Toc401069624"/>
      <w:bookmarkEnd w:id="25"/>
      <w:r w:rsidRPr="00897831">
        <w:lastRenderedPageBreak/>
        <w:t>User Studies</w:t>
      </w:r>
      <w:r w:rsidR="00B41478">
        <w:t xml:space="preserve"> (the successful ones)</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7" w:name="_Toc401069625"/>
      <w:r>
        <w:lastRenderedPageBreak/>
        <w:t>Proximity to Vibration</w:t>
      </w:r>
      <w:bookmarkEnd w:id="27"/>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8" w:name="_Toc401069626"/>
      <w:r>
        <w:t>Preparation</w:t>
      </w:r>
      <w:bookmarkEnd w:id="28"/>
    </w:p>
    <w:p w:rsidR="00C75CDF" w:rsidRPr="00FF73C7" w:rsidRDefault="00716AC3" w:rsidP="00C75CDF">
      <w:r>
        <w:t>T</w:t>
      </w:r>
      <w:r w:rsidR="006665BE">
        <w:t>he system would randomly pick which hand was to be used by the subject. Then the subject would wear an ultrasonic sensor on the palm, of the selected hand, and a transducer on the thumb of the same hand.</w:t>
      </w:r>
      <w:r w:rsidR="00C75CDF" w:rsidRPr="00C75CDF">
        <w:t xml:space="preserve"> </w:t>
      </w:r>
    </w:p>
    <w:p w:rsidR="0017203F" w:rsidRDefault="0017203F" w:rsidP="00953BC1">
      <w:pPr>
        <w:pStyle w:val="Heading4"/>
      </w:pPr>
      <w:bookmarkStart w:id="29" w:name="_Toc401069627"/>
    </w:p>
    <w:p w:rsidR="00953BC1" w:rsidRDefault="00953BC1" w:rsidP="00953BC1">
      <w:pPr>
        <w:pStyle w:val="Heading4"/>
      </w:pPr>
      <w:r>
        <w:t>Hardware</w:t>
      </w:r>
    </w:p>
    <w:p w:rsidR="0017203F" w:rsidRDefault="00BC0E26" w:rsidP="00BC0E26">
      <w:r>
        <w:t xml:space="preserve">The system for the first stage and first user study implemented an Ultrasonic Range Finder LV-MaxSonar-EZ0 that interfaced with </w:t>
      </w:r>
      <w:proofErr w:type="gramStart"/>
      <w:r>
        <w:t>a</w:t>
      </w:r>
      <w:proofErr w:type="gramEnd"/>
      <w:r>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17203F" w:rsidRDefault="0017203F">
      <w:r>
        <w:br w:type="page"/>
      </w:r>
    </w:p>
    <w:p w:rsidR="00953BC1" w:rsidRDefault="00953BC1" w:rsidP="00953BC1">
      <w:pPr>
        <w:keepNext/>
        <w:jc w:val="center"/>
      </w:pPr>
    </w:p>
    <w:p w:rsidR="0017203F" w:rsidRDefault="0017203F" w:rsidP="0017203F">
      <w:pPr>
        <w:pStyle w:val="Heading4"/>
        <w:jc w:val="center"/>
      </w:pPr>
      <w:bookmarkStart w:id="30" w:name="_Toc401069621"/>
      <w:r>
        <w:rPr>
          <w:noProof/>
        </w:rPr>
        <w:drawing>
          <wp:inline distT="0" distB="0" distL="0" distR="0" wp14:anchorId="2991AFBD" wp14:editId="550FB036">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Default="0017203F" w:rsidP="0017203F">
      <w:pPr>
        <w:pStyle w:val="Caption"/>
        <w:jc w:val="center"/>
      </w:pPr>
      <w:r>
        <w:rPr>
          <w:noProof/>
        </w:rPr>
        <w:drawing>
          <wp:inline distT="0" distB="0" distL="0" distR="0" wp14:anchorId="1E70119A" wp14:editId="4C601371">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F15BCD" w:rsidRDefault="0017203F" w:rsidP="0017203F">
      <w:pPr>
        <w:pStyle w:val="Caption"/>
      </w:pPr>
      <w:r>
        <w:t xml:space="preserve">Figure </w:t>
      </w:r>
      <w:r>
        <w:fldChar w:fldCharType="begin"/>
      </w:r>
      <w:r w:rsidRPr="0017203F">
        <w:instrText xml:space="preserve"> SEQ Figure \* ARABIC </w:instrText>
      </w:r>
      <w:r>
        <w:fldChar w:fldCharType="separate"/>
      </w:r>
      <w:r w:rsidR="008A0FCA">
        <w:rPr>
          <w:noProof/>
        </w:rPr>
        <w:t>2</w:t>
      </w:r>
      <w:r>
        <w:rPr>
          <w:noProof/>
        </w:rPr>
        <w:fldChar w:fldCharType="end"/>
      </w:r>
      <w:r>
        <w:t xml:space="preserve"> – Schematic and board</w:t>
      </w:r>
    </w:p>
    <w:p w:rsidR="00953BC1" w:rsidRDefault="00953BC1" w:rsidP="00953BC1">
      <w:pPr>
        <w:pStyle w:val="Heading4"/>
      </w:pPr>
      <w:r>
        <w:lastRenderedPageBreak/>
        <w:t>Software</w:t>
      </w:r>
      <w:bookmarkEnd w:id="30"/>
    </w:p>
    <w:p w:rsidR="00BC0E26" w:rsidRDefault="000F70F2" w:rsidP="00BE4CC3">
      <w:r>
        <w:t xml:space="preserve">The software side for this study was written to be used </w:t>
      </w:r>
      <w:r w:rsidR="00BE4CC3">
        <w:t xml:space="preserve">only by the examiner. In it they were able to see the numerical value coming from the sensor and the resulting frequency of the transducer after being mapped. Two number pickers gave </w:t>
      </w:r>
      <w:r w:rsidR="00BC0E26">
        <w:t>the ability to change the sensitivity of the artificial sense.</w:t>
      </w:r>
    </w:p>
    <w:p w:rsidR="0017203F" w:rsidRDefault="0017203F" w:rsidP="00BE4CC3">
      <w:commentRangeStart w:id="31"/>
      <w:r>
        <w:rPr>
          <w:noProof/>
        </w:rPr>
        <w:drawing>
          <wp:inline distT="0" distB="0" distL="0" distR="0" wp14:anchorId="51CC7C7A" wp14:editId="2CD0228C">
            <wp:extent cx="5943600" cy="3714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31"/>
      <w:r w:rsidR="007205E0">
        <w:rPr>
          <w:rStyle w:val="CommentReference"/>
        </w:rPr>
        <w:commentReference w:id="31"/>
      </w:r>
    </w:p>
    <w:p w:rsidR="00716AC3" w:rsidRDefault="00716AC3" w:rsidP="00716AC3">
      <w:pPr>
        <w:pStyle w:val="Heading3"/>
      </w:pPr>
      <w:r>
        <w:t>Test Procedure</w:t>
      </w:r>
      <w:bookmarkEnd w:id="29"/>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7205E0" w:rsidRDefault="007205E0" w:rsidP="007205E0">
      <w:pPr>
        <w:keepNext/>
      </w:pPr>
      <w:r>
        <w:rPr>
          <w:noProof/>
        </w:rPr>
        <w:lastRenderedPageBreak/>
        <w:drawing>
          <wp:inline distT="0" distB="0" distL="0" distR="0" wp14:anchorId="28FA64D0" wp14:editId="28FA591B">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205E0" w:rsidRDefault="007205E0" w:rsidP="007205E0">
      <w:pPr>
        <w:pStyle w:val="Caption"/>
      </w:pPr>
      <w:r>
        <w:t xml:space="preserve">Figure </w:t>
      </w:r>
      <w:fldSimple w:instr=" SEQ Figure \* ARABIC ">
        <w:r w:rsidR="008A0FCA">
          <w:rPr>
            <w:noProof/>
          </w:rPr>
          <w:t>3</w:t>
        </w:r>
      </w:fldSimple>
      <w:r>
        <w:t xml:space="preserve"> subject during phase one</w:t>
      </w:r>
    </w:p>
    <w:p w:rsidR="0021455B" w:rsidRPr="00953BC1" w:rsidRDefault="006957AF" w:rsidP="00AA6151">
      <w:pPr>
        <w:pStyle w:val="Heading3"/>
      </w:pPr>
      <w:bookmarkStart w:id="32" w:name="_Toc401069628"/>
      <w:r w:rsidRPr="00953BC1">
        <w:t>Phase One</w:t>
      </w:r>
      <w:bookmarkEnd w:id="32"/>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AA6151">
      <w:pPr>
        <w:ind w:firstLine="720"/>
      </w:pPr>
      <w:r>
        <w:t xml:space="preserve">First try. </w:t>
      </w:r>
      <w:proofErr w:type="gramStart"/>
      <w:r>
        <w:t>Random number of objects, at 2” tall from the table and a sensitivity of 10.</w:t>
      </w:r>
      <w:proofErr w:type="gramEnd"/>
    </w:p>
    <w:p w:rsidR="00353B82" w:rsidRDefault="00353B82" w:rsidP="00AA6151">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7205E0" w:rsidP="00716AC3">
      <w:r>
        <w:rPr>
          <w:noProof/>
        </w:rPr>
        <w:lastRenderedPageBreak/>
        <mc:AlternateContent>
          <mc:Choice Requires="wpg">
            <w:drawing>
              <wp:anchor distT="0" distB="0" distL="114300" distR="114300" simplePos="0" relativeHeight="251750400" behindDoc="0" locked="0" layoutInCell="1" allowOverlap="1">
                <wp:simplePos x="0" y="0"/>
                <wp:positionH relativeFrom="column">
                  <wp:posOffset>114300</wp:posOffset>
                </wp:positionH>
                <wp:positionV relativeFrom="paragraph">
                  <wp:posOffset>0</wp:posOffset>
                </wp:positionV>
                <wp:extent cx="5715000" cy="1698625"/>
                <wp:effectExtent l="0" t="0" r="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0" name="Picture 5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49" name="Picture 4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6F00B6" w:rsidRPr="00EA2CD3" w:rsidRDefault="006F00B6" w:rsidP="007205E0">
                              <w:pPr>
                                <w:pStyle w:val="Caption"/>
                                <w:rPr>
                                  <w:noProof/>
                                  <w:sz w:val="24"/>
                                  <w:szCs w:val="20"/>
                                </w:rPr>
                              </w:pPr>
                              <w:r>
                                <w:t xml:space="preserve">Figure </w:t>
                              </w:r>
                              <w:fldSimple w:instr=" SEQ Figure \* ARABIC ">
                                <w:r>
                                  <w:rPr>
                                    <w:noProof/>
                                  </w:rPr>
                                  <w:t>4</w:t>
                                </w:r>
                              </w:fldSimple>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37"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">
                <v:group id="Group 52" o:spid="_x0000_s1038"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9"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yfczFAAAA2wAAAA8AAABkcnMvZG93bnJldi54bWxEj0uLwkAQhO8L/oehhb0sOlFcH9FRRBEU&#10;Tz4OHptMm0QzPSEzG6O/3llY2GNRVV9Rs0VjClFT5XLLCnrdCARxYnXOqYLzadMZg3AeWWNhmRQ8&#10;ycFi3vqYYaztgw9UH30qAoRdjAoy78tYSpdkZNB1bUkcvKutDPogq1TqCh8BbgrZj6KhNJhzWMiw&#10;pFVGyf34YxTw5bqud+d68LQ4mZTb0W2/+nop9dlullMQnhr/H/5rb7WC7x78fgk/QM7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cn3MxQAAANsAAAAPAAAAAAAAAAAAAAAA&#10;AJ8CAABkcnMvZG93bnJldi54bWxQSwUGAAAAAAQABAD3AAAAkQMAAAAA&#10;">
                    <v:imagedata r:id="rId18" o:title=""/>
                    <v:path arrowok="t"/>
                  </v:shape>
                  <v:shape id="Picture 50" o:spid="_x0000_s1040"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p+2DAAAAA2wAAAA8AAABkcnMvZG93bnJldi54bWxET91qwjAUvh/4DuEI3s10hZZSjSJDUXoz&#10;/HmAQ3PWljUnJYm17umXi4GXH9//ejuZXozkfGdZwccyAUFcW91xo+B2PbwXIHxA1thbJgVP8rDd&#10;zN7WWGr74DONl9CIGMK+RAVtCEMppa9bMuiXdiCO3Ld1BkOErpHa4SOGm16mSZJLgx3HhhYH+myp&#10;/rncjYL061Dtfm9uqvInjddif0yzOyu1mE+7FYhAU3iJ/90nrSCL6+OX+APk5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yn7YMAAAADbAAAADwAAAAAAAAAAAAAAAACfAgAA&#10;ZHJzL2Rvd25yZXYueG1sUEsFBgAAAAAEAAQA9wAAAIwDAAAAAA==&#10;">
                    <v:imagedata r:id="rId19" o:title=""/>
                    <v:path arrowok="t"/>
                  </v:shape>
                  <v:shape id="Picture 49" o:spid="_x0000_s1041"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huiXDAAAA2wAAAA8AAABkcnMvZG93bnJldi54bWxEj1trAjEUhN8F/0M4Qt80Udqiq1GkVCg+&#10;CPUCPh42Zy+6OVk20d3++0YQfBxm5htmsepsJe7U+NKxhvFIgSBOnSk513A8bIZTED4gG6wck4Y/&#10;8rBa9nsLTIxr+Zfu+5CLCGGfoIYihDqR0qcFWfQjVxNHL3ONxRBlk0vTYBvhtpITpT6lxZLjQoE1&#10;fRWUXvc3q+G0Vbv2YzY+q13m3TdNsstWSa3fBt16DiJQF17hZ/vHaHifweNL/AF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G6JcMAAADbAAAADwAAAAAAAAAAAAAAAACf&#10;AgAAZHJzL2Rvd25yZXYueG1sUEsFBgAAAAAEAAQA9wAAAI8DAAAAAA==&#10;">
                    <v:imagedata r:id="rId20" o:title=""/>
                    <v:path arrowok="t"/>
                  </v:shape>
                </v:group>
                <v:shape id="Text Box 53" o:spid="_x0000_s1042"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6F00B6" w:rsidRPr="00EA2CD3" w:rsidRDefault="006F00B6" w:rsidP="007205E0">
                        <w:pPr>
                          <w:pStyle w:val="Caption"/>
                          <w:rPr>
                            <w:noProof/>
                            <w:sz w:val="24"/>
                            <w:szCs w:val="20"/>
                          </w:rPr>
                        </w:pPr>
                        <w:r>
                          <w:t xml:space="preserve">Figure </w:t>
                        </w:r>
                        <w:fldSimple w:instr=" SEQ Figure \* ARABIC ">
                          <w:r>
                            <w:rPr>
                              <w:noProof/>
                            </w:rPr>
                            <w:t>4</w:t>
                          </w:r>
                        </w:fldSimple>
                        <w:r>
                          <w:t xml:space="preserve"> One, Two and Three bars</w:t>
                        </w:r>
                      </w:p>
                    </w:txbxContent>
                  </v:textbox>
                </v:shape>
                <w10:wrap type="square"/>
              </v:group>
            </w:pict>
          </mc:Fallback>
        </mc:AlternateContent>
      </w:r>
      <w:r w:rsidR="00353B82">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7205E0" w:rsidP="00EF79AC">
      <w:pPr>
        <w:pStyle w:val="Heading4"/>
      </w:pPr>
      <w:r>
        <w:rPr>
          <w:noProof/>
        </w:rPr>
        <mc:AlternateContent>
          <mc:Choice Requires="wpg">
            <w:drawing>
              <wp:anchor distT="0" distB="0" distL="114300" distR="114300" simplePos="0" relativeHeight="251697152" behindDoc="0" locked="0" layoutInCell="1" allowOverlap="1" wp14:anchorId="504C9938" wp14:editId="259ED429">
                <wp:simplePos x="0" y="0"/>
                <wp:positionH relativeFrom="column">
                  <wp:posOffset>-12700</wp:posOffset>
                </wp:positionH>
                <wp:positionV relativeFrom="paragraph">
                  <wp:posOffset>73025</wp:posOffset>
                </wp:positionV>
                <wp:extent cx="3708400" cy="3013075"/>
                <wp:effectExtent l="0" t="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1"/>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6F00B6" w:rsidRPr="00192CC1" w:rsidRDefault="006F00B6"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3"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V2Pmw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Rr1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">
                <v:shape id="Chart 9" o:spid="_x0000_s1044" type="#_x0000_t75" style="position:absolute;left:-568;top:29657;width:36696;height:275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">
                  <v:imagedata r:id="rId22" o:title=""/>
                  <o:lock v:ext="edit" aspectratio="f"/>
                </v:shape>
                <v:shape id="Text Box 27" o:spid="_x0000_s1045"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6F00B6" w:rsidRPr="00192CC1" w:rsidRDefault="006F00B6"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p>
                    </w:txbxContent>
                  </v:textbox>
                </v:shape>
                <w10:wrap type="square"/>
              </v:group>
              <o:OLEObject Type="Embed" ProgID="Excel.Chart.8" ShapeID="Chart 9" DrawAspect="Content" ObjectID="_1475764187" r:id="rId23">
                <o:FieldCodes>\s</o:FieldCodes>
              </o:OLEObject>
            </w:pict>
          </mc:Fallback>
        </mc:AlternateContent>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w:t>
      </w:r>
      <w:r w:rsidR="00AA6151">
        <w:t xml:space="preserve"> </w:t>
      </w:r>
      <w:r w:rsidR="00C75CDF">
        <w:t>(</w:t>
      </w:r>
      <w:fldSimple w:instr=" REF _Ref401588485 ">
        <w:r w:rsidR="00D24088">
          <w:t xml:space="preserve">Figure </w:t>
        </w:r>
        <w:r w:rsidR="00D24088">
          <w:rPr>
            <w:noProof/>
          </w:rPr>
          <w:t>4</w:t>
        </w:r>
      </w:fldSimple>
      <w:r w:rsidR="00C75CDF">
        <w:t>)</w:t>
      </w:r>
      <w:r>
        <w:t>. Up and down would allow them to control the base line frequency they were comfortable with while scanning on the horizontal axis.</w:t>
      </w:r>
    </w:p>
    <w:p w:rsidR="00F932B2" w:rsidRDefault="00F932B2" w:rsidP="00F932B2">
      <w:r>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7205E0" w:rsidP="00F932B2">
      <w:r>
        <w:rPr>
          <w:noProof/>
        </w:rPr>
        <mc:AlternateContent>
          <mc:Choice Requires="wpg">
            <w:drawing>
              <wp:anchor distT="0" distB="0" distL="114300" distR="114300" simplePos="0" relativeHeight="251745280" behindDoc="0" locked="0" layoutInCell="1" allowOverlap="1" wp14:anchorId="6885F84A" wp14:editId="769329E9">
                <wp:simplePos x="0" y="0"/>
                <wp:positionH relativeFrom="column">
                  <wp:posOffset>94615</wp:posOffset>
                </wp:positionH>
                <wp:positionV relativeFrom="paragraph">
                  <wp:posOffset>939165</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6F00B6" w:rsidRPr="00EF1EED" w:rsidRDefault="006F00B6" w:rsidP="00C75CDF">
                              <w:pPr>
                                <w:pStyle w:val="Caption"/>
                                <w:rPr>
                                  <w:noProof/>
                                  <w:color w:val="FF0000"/>
                                  <w:sz w:val="24"/>
                                  <w:szCs w:val="20"/>
                                </w:rPr>
                              </w:pPr>
                              <w:bookmarkStart w:id="33"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3"/>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46" style="position:absolute;left:0;text-align:left;margin-left:7.45pt;margin-top:73.95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">
                <v:shape id="Text Box 38" o:spid="_x0000_s1047"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6F00B6" w:rsidRPr="00EF1EED" w:rsidRDefault="006F00B6" w:rsidP="00C75CDF">
                        <w:pPr>
                          <w:pStyle w:val="Caption"/>
                          <w:rPr>
                            <w:noProof/>
                            <w:color w:val="FF0000"/>
                            <w:sz w:val="24"/>
                            <w:szCs w:val="20"/>
                          </w:rPr>
                        </w:pPr>
                        <w:bookmarkStart w:id="34"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4"/>
                        <w:r>
                          <w:t xml:space="preserve"> X axis green, y axis blue and z axis red</w:t>
                        </w:r>
                      </w:p>
                    </w:txbxContent>
                  </v:textbox>
                </v:shape>
                <v:group id="Group 46" o:spid="_x0000_s1048"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49"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25" o:title=""/>
                    <v:path arrowok="t"/>
                  </v:shape>
                  <v:shapetype id="_x0000_t32" coordsize="21600,21600" o:spt="32" o:oned="t" path="m,l21600,21600e" filled="f">
                    <v:path arrowok="t" fillok="f" o:connecttype="none"/>
                    <o:lock v:ext="edit" shapetype="t"/>
                  </v:shapetype>
                  <v:shape id="Straight Arrow Connector 43" o:spid="_x0000_s1050"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1"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52"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Default="00B72306">
      <w:r>
        <w:br w:type="page"/>
      </w:r>
    </w:p>
    <w:p w:rsidR="00B72306" w:rsidRDefault="00B72306" w:rsidP="00914726">
      <w:bookmarkStart w:id="35" w:name="_Toc401069629"/>
      <w:r>
        <w:rPr>
          <w:noProof/>
        </w:rPr>
        <w:lastRenderedPageBreak/>
        <mc:AlternateContent>
          <mc:Choice Requires="wpg">
            <w:drawing>
              <wp:anchor distT="0" distB="0" distL="114300" distR="114300" simplePos="0" relativeHeight="251755520" behindDoc="0" locked="0" layoutInCell="1" allowOverlap="1" wp14:anchorId="164579EB" wp14:editId="0262DDFA">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6F00B6" w:rsidRPr="00B95589" w:rsidRDefault="006F00B6"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53"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DBAoAAAAAAAAAIQB7Tdi6JX0AACV9AAAVAAAAZHJzL21lZGlhL2ltYWdlMy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MKGmCBuVAAAblQAABUAAABkcnMv&#10;bWVkaWEvaW1hZ2Ux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">
                <v:group id="Group 58" o:spid="_x0000_s10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29" o:title=""/>
                    <v:path arrowok="t"/>
                  </v:shape>
                  <v:shape id="Picture 56" o:spid="_x0000_s10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30" o:title=""/>
                    <v:path arrowok="t"/>
                  </v:shape>
                  <v:shape id="Picture 57" o:spid="_x0000_s10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1" o:title=""/>
                    <v:path arrowok="t"/>
                  </v:shape>
                </v:group>
                <v:shape id="Text Box 59" o:spid="_x0000_s10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6F00B6" w:rsidRPr="00B95589" w:rsidRDefault="006F00B6"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v:textbox>
                </v:shape>
                <w10:wrap type="square" anchorx="margin" anchory="margin"/>
              </v:group>
            </w:pict>
          </mc:Fallback>
        </mc:AlternateContent>
      </w:r>
    </w:p>
    <w:p w:rsidR="00FF215C" w:rsidRDefault="006957AF" w:rsidP="00B2178E">
      <w:pPr>
        <w:pStyle w:val="Heading3"/>
      </w:pPr>
      <w:r>
        <w:t>Phase Two</w:t>
      </w:r>
      <w:bookmarkEnd w:id="35"/>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C75CDF" w:rsidP="00C75CDF">
      <w:r>
        <w:rPr>
          <w:noProof/>
        </w:rPr>
        <mc:AlternateContent>
          <mc:Choice Requires="wps">
            <w:drawing>
              <wp:anchor distT="0" distB="0" distL="114300" distR="114300" simplePos="0" relativeHeight="251694080" behindDoc="0" locked="0" layoutInCell="1" allowOverlap="1" wp14:anchorId="1C32F8F1" wp14:editId="6A850233">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6F00B6" w:rsidRPr="008E6AC0" w:rsidRDefault="006F00B6" w:rsidP="00712219">
                            <w:pPr>
                              <w:pStyle w:val="Caption"/>
                              <w:rPr>
                                <w:noProof/>
                                <w:sz w:val="24"/>
                                <w:szCs w:val="20"/>
                              </w:rPr>
                            </w:pPr>
                            <w:bookmarkStart w:id="36"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9"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" stroked="f">
                <v:textbox inset="0,0,0,0">
                  <w:txbxContent>
                    <w:p w:rsidR="006F00B6" w:rsidRPr="008E6AC0" w:rsidRDefault="006F00B6" w:rsidP="00712219">
                      <w:pPr>
                        <w:pStyle w:val="Caption"/>
                        <w:rPr>
                          <w:noProof/>
                          <w:sz w:val="24"/>
                          <w:szCs w:val="20"/>
                        </w:rPr>
                      </w:pPr>
                      <w:bookmarkStart w:id="37"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7"/>
                    </w:p>
                  </w:txbxContent>
                </v:textbox>
                <w10:wrap type="square"/>
              </v:shape>
            </w:pict>
          </mc:Fallback>
        </mc:AlternateContent>
      </w:r>
      <w:r w:rsidR="006A3B61">
        <w:rPr>
          <w:noProof/>
        </w:rPr>
        <w:drawing>
          <wp:anchor distT="0" distB="0" distL="114300" distR="114300" simplePos="0" relativeHeight="251692032" behindDoc="0" locked="0" layoutInCell="1" allowOverlap="1" wp14:anchorId="0BB257C4" wp14:editId="53DDA9A2">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46D0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t xml:space="preserve">Figure </w:t>
        </w:r>
        <w:r>
          <w:rPr>
            <w:noProof/>
          </w:rPr>
          <w:t>4</w:t>
        </w:r>
      </w:fldSimple>
      <w:r>
        <w:t xml:space="preserve"> </w:t>
      </w:r>
      <w:r w:rsidR="00246D07">
        <w:t xml:space="preserve">shows the </w:t>
      </w:r>
      <w:r>
        <w:t>r</w:t>
      </w:r>
      <w:r w:rsidR="00246D07">
        <w:t>esults of phase two.</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w:t>
      </w:r>
      <w:r>
        <w:lastRenderedPageBreak/>
        <w:t>result, which would be 33% because of having to choose amongst 3 possibilities, we get a confidence value of p&lt;0.02.</w:t>
      </w:r>
    </w:p>
    <w:p w:rsidR="00246D07" w:rsidRDefault="005549ED" w:rsidP="00EF79AC">
      <w:pPr>
        <w:pStyle w:val="Heading4"/>
      </w:pPr>
      <w:r>
        <w:t>Phase Two Evaluation</w:t>
      </w:r>
    </w:p>
    <w:p w:rsidR="005549ED" w:rsidRDefault="005549ED" w:rsidP="005549ED">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B72306"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Default="00B72306" w:rsidP="00B72306">
      <w:r>
        <w:br w:type="page"/>
      </w:r>
    </w:p>
    <w:p w:rsidR="00B72306" w:rsidRDefault="00B72306" w:rsidP="00914726">
      <w:bookmarkStart w:id="38" w:name="_Toc401069630"/>
      <w:r>
        <w:rPr>
          <w:noProof/>
        </w:rPr>
        <w:lastRenderedPageBreak/>
        <mc:AlternateContent>
          <mc:Choice Requires="wpg">
            <w:drawing>
              <wp:anchor distT="0" distB="0" distL="114300" distR="114300" simplePos="0" relativeHeight="251760640" behindDoc="0" locked="0" layoutInCell="1" allowOverlap="1" wp14:anchorId="49442E2C" wp14:editId="57AC2952">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6F00B6" w:rsidRPr="006559F6" w:rsidRDefault="006F00B6"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proofErr w:type="gramStart"/>
                              <w:r>
                                <w:rPr>
                                  <w:noProof/>
                                </w:rPr>
                                <w:t>9</w:t>
                              </w:r>
                              <w:r>
                                <w:rPr>
                                  <w:noProof/>
                                </w:rPr>
                                <w:fldChar w:fldCharType="end"/>
                              </w:r>
                              <w:r>
                                <w:t xml:space="preserve"> cUBE</w:t>
                              </w:r>
                              <w:proofErr w:type="gramEnd"/>
                              <w:r>
                                <w:t>,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0"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">
                <v:group id="Group 64" o:spid="_x0000_s1061"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6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35" o:title=""/>
                    <v:path arrowok="t"/>
                  </v:shape>
                  <v:shape id="Picture 62" o:spid="_x0000_s1063"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36" o:title=""/>
                    <v:path arrowok="t"/>
                  </v:shape>
                  <v:shape id="Picture 61" o:spid="_x0000_s106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30" o:title=""/>
                    <v:path arrowok="t"/>
                  </v:shape>
                </v:group>
                <v:shape id="Text Box 65" o:spid="_x0000_s1065"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6F00B6" w:rsidRPr="006559F6" w:rsidRDefault="006F00B6"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proofErr w:type="gramStart"/>
                        <w:r>
                          <w:rPr>
                            <w:noProof/>
                          </w:rPr>
                          <w:t>9</w:t>
                        </w:r>
                        <w:r>
                          <w:rPr>
                            <w:noProof/>
                          </w:rPr>
                          <w:fldChar w:fldCharType="end"/>
                        </w:r>
                        <w:r>
                          <w:t xml:space="preserve"> cUBE</w:t>
                        </w:r>
                        <w:proofErr w:type="gramEnd"/>
                        <w:r>
                          <w:t>, SPHERE AND PRISM</w:t>
                        </w:r>
                      </w:p>
                    </w:txbxContent>
                  </v:textbox>
                </v:shape>
                <w10:wrap type="square"/>
              </v:group>
            </w:pict>
          </mc:Fallback>
        </mc:AlternateContent>
      </w:r>
    </w:p>
    <w:p w:rsidR="0071166F" w:rsidRDefault="005549ED" w:rsidP="00EF79AC">
      <w:pPr>
        <w:pStyle w:val="Heading3"/>
      </w:pPr>
      <w:r>
        <w:t>Phase Three</w:t>
      </w:r>
      <w:bookmarkEnd w:id="38"/>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72306" w:rsidP="00EF79AC">
      <w:pPr>
        <w:pStyle w:val="Heading4"/>
      </w:pPr>
      <w:r>
        <w:rPr>
          <w:noProof/>
        </w:rPr>
        <mc:AlternateContent>
          <mc:Choice Requires="wpg">
            <w:drawing>
              <wp:anchor distT="0" distB="0" distL="114300" distR="114300" simplePos="0" relativeHeight="251700224" behindDoc="0" locked="0" layoutInCell="1" allowOverlap="1">
                <wp:simplePos x="0" y="0"/>
                <wp:positionH relativeFrom="column">
                  <wp:posOffset>0</wp:posOffset>
                </wp:positionH>
                <wp:positionV relativeFrom="paragraph">
                  <wp:posOffset>84455</wp:posOffset>
                </wp:positionV>
                <wp:extent cx="3657600" cy="3044825"/>
                <wp:effectExtent l="0" t="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37"/>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6F00B6" w:rsidRPr="001A149D" w:rsidRDefault="006F00B6"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66"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">
                <v:shape id="Chart 28" o:spid="_x0000_s1067" type="#_x0000_t75" style="position:absolute;left:-60;top:-60;width:36696;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">
                  <v:imagedata r:id="rId38" o:title=""/>
                  <o:lock v:ext="edit" aspectratio="f"/>
                </v:shape>
                <v:shape id="Text Box 29" o:spid="_x0000_s1068"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6F00B6" w:rsidRPr="001A149D" w:rsidRDefault="006F00B6"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p>
                    </w:txbxContent>
                  </v:textbox>
                </v:shape>
                <w10:wrap type="square"/>
              </v:group>
              <o:OLEObject Type="Embed" ProgID="Excel.Chart.8" ShapeID="Chart 28" DrawAspect="Content" ObjectID="_1475764188" r:id="rId39">
                <o:FieldCodes>\s</o:FieldCodes>
              </o:OLEObject>
            </w:pict>
          </mc:Fallback>
        </mc:AlternateContent>
      </w:r>
      <w:r w:rsidR="00BF3680">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lastRenderedPageBreak/>
        <w:t>Phase Three Evaluation</w:t>
      </w:r>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9" w:name="_Toc401069631"/>
      <w:r>
        <w:lastRenderedPageBreak/>
        <w:t>Temperature to Vibration</w:t>
      </w:r>
      <w:bookmarkEnd w:id="39"/>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0" w:name="_Toc401069632"/>
      <w:r>
        <w:t>Preparation</w:t>
      </w:r>
      <w:bookmarkEnd w:id="40"/>
    </w:p>
    <w:p w:rsidR="00475673"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475673" w:rsidRDefault="00475673" w:rsidP="00475673">
      <w:r>
        <w:br w:type="page"/>
      </w:r>
    </w:p>
    <w:p w:rsidR="00475673" w:rsidRDefault="00475673" w:rsidP="007F1C90">
      <w:pPr>
        <w:pStyle w:val="Heading4"/>
      </w:pPr>
      <w:r>
        <w:rPr>
          <w:noProof/>
        </w:rPr>
        <w:lastRenderedPageBreak/>
        <mc:AlternateContent>
          <mc:Choice Requires="wpg">
            <w:drawing>
              <wp:anchor distT="0" distB="0" distL="114300" distR="114300" simplePos="0" relativeHeight="251766784" behindDoc="0" locked="0" layoutInCell="1" allowOverlap="1">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40">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41">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6F00B6" w:rsidRPr="001F6323" w:rsidRDefault="006F00B6"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6F00B6" w:rsidRPr="0049491D" w:rsidRDefault="006F00B6"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69"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">
                <v:group id="Group 68" o:spid="_x0000_s1070"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071"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42" o:title="" croptop="2662f" cropleft="3584f" cropright="11235f"/>
                    <v:path arrowok="t"/>
                  </v:shape>
                  <v:shape id="Picture 40" o:spid="_x0000_s1072"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43" o:title="" croptop="2789f" cropleft="3785f" cropright="11301f"/>
                    <v:path arrowok="t"/>
                  </v:shape>
                </v:group>
                <v:shape id="Text Box 69" o:spid="_x0000_s1073"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6F00B6" w:rsidRPr="001F6323" w:rsidRDefault="006F00B6"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v:textbox>
                </v:shape>
                <v:shape id="Text Box 70" o:spid="_x0000_s1074"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6F00B6" w:rsidRPr="0049491D" w:rsidRDefault="006F00B6"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v:textbox>
                </v:shape>
                <w10:wrap type="square"/>
              </v:group>
            </w:pict>
          </mc:Fallback>
        </mc:AlternateContent>
      </w:r>
    </w:p>
    <w:p w:rsidR="00475673" w:rsidRDefault="007F1C90" w:rsidP="00475673">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475673"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475673" w:rsidRDefault="00475673" w:rsidP="00475673">
      <w:r>
        <w:br w:type="page"/>
      </w:r>
    </w:p>
    <w:p w:rsidR="008A0FCA" w:rsidRDefault="00475673" w:rsidP="008A0FCA">
      <w:pPr>
        <w:keepNext/>
      </w:pPr>
      <w:commentRangeStart w:id="41"/>
      <w:r>
        <w:rPr>
          <w:noProof/>
        </w:rPr>
        <w:lastRenderedPageBreak/>
        <w:drawing>
          <wp:inline distT="0" distB="0" distL="0" distR="0" wp14:anchorId="4D1ABF4C" wp14:editId="1629B535">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41"/>
    </w:p>
    <w:p w:rsidR="008A0FCA" w:rsidRDefault="008A0FCA" w:rsidP="008A0FCA">
      <w:pPr>
        <w:pStyle w:val="Caption"/>
      </w:pPr>
      <w:r>
        <w:t xml:space="preserve">Figure </w:t>
      </w:r>
      <w:fldSimple w:instr=" SEQ Figure \* ARABIC ">
        <w:r>
          <w:rPr>
            <w:noProof/>
          </w:rPr>
          <w:t>13</w:t>
        </w:r>
      </w:fldSimple>
      <w:r>
        <w:t xml:space="preserve"> User interface for second study</w:t>
      </w:r>
    </w:p>
    <w:p w:rsidR="007F1C90" w:rsidRDefault="00475673" w:rsidP="008A0FCA">
      <w:r>
        <w:rPr>
          <w:rStyle w:val="CommentReference"/>
        </w:rPr>
        <w:commentReference w:id="41"/>
      </w:r>
      <w:r w:rsidR="007F1C90">
        <w:t>Software</w:t>
      </w:r>
    </w:p>
    <w:p w:rsidR="005D6E8F" w:rsidRDefault="008A0FCA" w:rsidP="005925B5">
      <w:r>
        <w:rPr>
          <w:noProof/>
        </w:rPr>
        <mc:AlternateContent>
          <mc:Choice Requires="wpg">
            <w:drawing>
              <wp:anchor distT="0" distB="0" distL="114300" distR="114300" simplePos="0" relativeHeight="251770880" behindDoc="0" locked="0" layoutInCell="1" allowOverlap="1" wp14:anchorId="73A3E7C5" wp14:editId="71FF5D23">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6F00B6" w:rsidRPr="00FA06D1" w:rsidRDefault="006F00B6"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075"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">
                <v:group id="Group 75" o:spid="_x0000_s107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07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iDyXDAAAA2wAAAA8AAABkcnMvZG93bnJldi54bWxEj1uLwjAUhN8F/0M4wr4smq6I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IPJcMAAADbAAAADwAAAAAAAAAAAAAAAACf&#10;AgAAZHJzL2Rvd25yZXYueG1sUEsFBgAAAAAEAAQA9wAAAI8DAAAAAA==&#10;">
                    <v:imagedata r:id="rId46" o:title=""/>
                    <v:path arrowok="t"/>
                  </v:shape>
                  <v:shape id="Picture 73" o:spid="_x0000_s107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Ll1HDAAAA2wAAAA8AAABkcnMvZG93bnJldi54bWxEj1uLwjAUhN8F/0M4wr4smq6C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suXUcMAAADbAAAADwAAAAAAAAAAAAAAAACf&#10;AgAAZHJzL2Rvd25yZXYueG1sUEsFBgAAAAAEAAQA9wAAAI8DAAAAAA==&#10;">
                    <v:imagedata r:id="rId46" o:title=""/>
                    <v:path arrowok="t"/>
                  </v:shape>
                </v:group>
                <v:shape id="Text Box 76" o:spid="_x0000_s107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6F00B6" w:rsidRPr="00FA06D1" w:rsidRDefault="006F00B6"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v:textbox>
                </v:shape>
                <w10:wrap type="square"/>
              </v:group>
            </w:pict>
          </mc:Fallback>
        </mc:AlternateContent>
      </w:r>
      <w:r w:rsidR="005D6E8F">
        <w:t xml:space="preserve">Similarly, two </w:t>
      </w:r>
      <w:r w:rsidR="00FF73C7">
        <w:t xml:space="preserve">Android </w:t>
      </w:r>
      <w:r w:rsidR="005D6E8F">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w:t>
      </w:r>
      <w:commentRangeStart w:id="42"/>
      <w:r w:rsidR="00FF73C7">
        <w:t>responses</w:t>
      </w:r>
      <w:commentRangeEnd w:id="42"/>
      <w:r w:rsidR="001B6904">
        <w:rPr>
          <w:rStyle w:val="CommentReference"/>
        </w:rPr>
        <w:commentReference w:id="42"/>
      </w:r>
      <w:r w:rsidR="00FF73C7">
        <w:t>.</w:t>
      </w:r>
    </w:p>
    <w:p w:rsidR="00475673" w:rsidRPr="000F0600" w:rsidRDefault="00475673" w:rsidP="005925B5"/>
    <w:p w:rsidR="007F1C90" w:rsidRDefault="007F1C90" w:rsidP="007F1C90">
      <w:pPr>
        <w:pStyle w:val="Heading3"/>
      </w:pPr>
      <w:bookmarkStart w:id="43" w:name="_Toc401069633"/>
      <w:r>
        <w:t>Procedure</w:t>
      </w:r>
      <w:bookmarkEnd w:id="43"/>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124729" w:rsidRDefault="00124729" w:rsidP="00124729">
      <w:pPr>
        <w:keepNext/>
      </w:pPr>
      <w:r>
        <w:rPr>
          <w:noProof/>
        </w:rPr>
        <w:drawing>
          <wp:inline distT="0" distB="0" distL="0" distR="0" wp14:anchorId="4B41D9A0" wp14:editId="3846B82D">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24729" w:rsidRDefault="00124729" w:rsidP="00124729">
      <w:pPr>
        <w:pStyle w:val="Caption"/>
      </w:pPr>
      <w:r>
        <w:t xml:space="preserve">Figure </w:t>
      </w:r>
      <w:fldSimple w:instr=" SEQ Figure \* ARABIC ">
        <w:r w:rsidR="008A0FCA">
          <w:rPr>
            <w:noProof/>
          </w:rPr>
          <w:t>15</w:t>
        </w:r>
      </w:fldSimple>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4" w:name="_Toc401069634"/>
      <w:r>
        <w:t>Results</w:t>
      </w:r>
      <w:bookmarkEnd w:id="44"/>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lastRenderedPageBreak/>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45" w:name="_Toc401069635"/>
      <w:r>
        <w:t>Evaluation</w:t>
      </w:r>
      <w:bookmarkEnd w:id="45"/>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fldSimple w:instr=" SEQ Table \* ARABIC ">
        <w:r w:rsidR="001E11AE">
          <w:rPr>
            <w:noProof/>
          </w:rPr>
          <w:t>1</w:t>
        </w:r>
      </w:fldSimple>
      <w:r w:rsidR="00840FBD">
        <w:t xml:space="preserve"> a, b, c, d</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w:t>
      </w:r>
      <w:r w:rsidR="00FC2CE3">
        <w:lastRenderedPageBreak/>
        <w:t>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6" w:name="_Toc401069636"/>
      <w:r>
        <w:lastRenderedPageBreak/>
        <w:t>Cell Sensors</w:t>
      </w:r>
      <w:r w:rsidR="00F31C6F">
        <w:t xml:space="preserve"> to </w:t>
      </w:r>
      <w:r>
        <w:t>Vibration</w:t>
      </w:r>
      <w:bookmarkEnd w:id="46"/>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7" w:name="_Toc401069637"/>
      <w:r>
        <w:t>Preparation</w:t>
      </w:r>
      <w:bookmarkEnd w:id="47"/>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8" w:name="_Toc401069638"/>
      <w:r>
        <w:lastRenderedPageBreak/>
        <w:t>Test Procedure</w:t>
      </w:r>
      <w:bookmarkEnd w:id="48"/>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r w:rsidR="002A218D">
              <w:t xml:space="preserve"> / </w:t>
            </w:r>
            <w:proofErr w:type="spellStart"/>
            <w:r w:rsidR="002A218D">
              <w:t>Accel</w:t>
            </w:r>
            <w:proofErr w:type="spellEnd"/>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9" w:name="_Toc401069639"/>
      <w:r>
        <w:t>Results</w:t>
      </w:r>
      <w:bookmarkEnd w:id="49"/>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1598B" w:rsidP="00D45C97">
      <w:pPr>
        <w:pStyle w:val="Heading3"/>
      </w:pPr>
      <w:bookmarkStart w:id="50" w:name="_Toc401069640"/>
      <w:r>
        <w:rPr>
          <w:noProof/>
        </w:rPr>
        <w:drawing>
          <wp:anchor distT="0" distB="0" distL="114300" distR="114300" simplePos="0" relativeHeight="251701248" behindDoc="0" locked="0" layoutInCell="1" allowOverlap="1" wp14:anchorId="20203F74" wp14:editId="102EFE50">
            <wp:simplePos x="0" y="0"/>
            <wp:positionH relativeFrom="column">
              <wp:posOffset>0</wp:posOffset>
            </wp:positionH>
            <wp:positionV relativeFrom="paragraph">
              <wp:posOffset>1270</wp:posOffset>
            </wp:positionV>
            <wp:extent cx="3657600" cy="2743200"/>
            <wp:effectExtent l="0" t="0" r="19050" b="1905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r w:rsidR="00F31C6F">
        <w:t>Evaluation</w:t>
      </w:r>
      <w:bookmarkEnd w:id="50"/>
    </w:p>
    <w:p w:rsidR="001E11AE" w:rsidRDefault="002A218D" w:rsidP="001E11AE">
      <w:r>
        <w:rPr>
          <w:noProof/>
        </w:rPr>
        <mc:AlternateContent>
          <mc:Choice Requires="wps">
            <w:drawing>
              <wp:anchor distT="0" distB="0" distL="114300" distR="114300" simplePos="0" relativeHeight="251703296" behindDoc="0" locked="0" layoutInCell="1" allowOverlap="1" wp14:anchorId="5029912B" wp14:editId="65B306FF">
                <wp:simplePos x="0" y="0"/>
                <wp:positionH relativeFrom="column">
                  <wp:posOffset>-3790950</wp:posOffset>
                </wp:positionH>
                <wp:positionV relativeFrom="paragraph">
                  <wp:posOffset>2586355</wp:posOffset>
                </wp:positionV>
                <wp:extent cx="36576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6F00B6" w:rsidRPr="0069430D" w:rsidRDefault="006F00B6"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5" o:spid="_x0000_s1080" type="#_x0000_t202" style="position:absolute;left:0;text-align:left;margin-left:-298.5pt;margin-top:203.65pt;width:4in;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" stroked="f">
                <v:textbox style="mso-fit-shape-to-text:t" inset="0,0,0,0">
                  <w:txbxContent>
                    <w:p w:rsidR="006F00B6" w:rsidRPr="0069430D" w:rsidRDefault="006F00B6"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6</w:t>
                      </w:r>
                      <w:r>
                        <w:fldChar w:fldCharType="end"/>
                      </w:r>
                    </w:p>
                  </w:txbxContent>
                </v:textbox>
                <w10:wrap type="square"/>
              </v:shape>
            </w:pict>
          </mc:Fallback>
        </mc:AlternateContent>
      </w:r>
      <w:r w:rsidR="003F5B23">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E11AE" w:rsidRDefault="001E11AE" w:rsidP="0017203F">
            <w:pPr>
              <w:jc w:val="center"/>
              <w:rPr>
                <w:sz w:val="32"/>
              </w:rPr>
            </w:pPr>
            <w:r w:rsidRPr="001E11AE">
              <w:rPr>
                <w:sz w:val="32"/>
              </w:rPr>
              <w:t>The wrong responses</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center"/>
            </w:pPr>
            <w:r w:rsidRPr="001E11AE">
              <w:t xml:space="preserve">Sensor </w:t>
            </w:r>
          </w:p>
        </w:tc>
        <w:tc>
          <w:tcPr>
            <w:tcW w:w="5612" w:type="dxa"/>
            <w:vAlign w:val="center"/>
          </w:tcPr>
          <w:p w:rsidR="001E11AE" w:rsidRPr="001E11AE"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E11AE">
              <w:rPr>
                <w:b/>
              </w:rPr>
              <w:t>Response</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Sound</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Wind or weather related</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Pressure</w:t>
            </w:r>
          </w:p>
        </w:tc>
        <w:tc>
          <w:tcPr>
            <w:tcW w:w="5612" w:type="dxa"/>
            <w:vAlign w:val="center"/>
          </w:tcPr>
          <w:p w:rsidR="001E11AE" w:rsidRDefault="001E11AE" w:rsidP="001E11AE">
            <w:pPr>
              <w:jc w:val="left"/>
              <w:cnfStyle w:val="000000100000" w:firstRow="0" w:lastRow="0" w:firstColumn="0" w:lastColumn="0" w:oddVBand="0" w:evenVBand="0" w:oddHBand="1" w:evenHBand="0" w:firstRowFirstColumn="0" w:firstRowLastColumn="0" w:lastRowFirstColumn="0" w:lastRowLastColumn="0"/>
            </w:pPr>
            <w:r>
              <w:t>Has to do with the stairs. Shape, Distance or Materials</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Temperature</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No Idea</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Accelerometer</w:t>
            </w:r>
          </w:p>
        </w:tc>
        <w:tc>
          <w:tcPr>
            <w:tcW w:w="5612" w:type="dxa"/>
            <w:vAlign w:val="center"/>
          </w:tcPr>
          <w:p w:rsidR="001E11AE" w:rsidRDefault="001E11AE" w:rsidP="001E11AE">
            <w:pPr>
              <w:keepNext/>
              <w:jc w:val="left"/>
              <w:cnfStyle w:val="000000100000" w:firstRow="0" w:lastRow="0" w:firstColumn="0" w:lastColumn="0" w:oddVBand="0" w:evenVBand="0" w:oddHBand="1" w:evenHBand="0" w:firstRowFirstColumn="0" w:firstRowLastColumn="0" w:lastRowFirstColumn="0" w:lastRowLastColumn="0"/>
            </w:pPr>
            <w:r>
              <w:t>Screens or Bluish light</w:t>
            </w:r>
          </w:p>
        </w:tc>
      </w:tr>
    </w:tbl>
    <w:p w:rsidR="001E11AE" w:rsidRDefault="001E11AE" w:rsidP="001E11AE">
      <w:pPr>
        <w:pStyle w:val="Caption"/>
      </w:pPr>
      <w:r>
        <w:t xml:space="preserve">Table </w:t>
      </w:r>
      <w:fldSimple w:instr=" SEQ Table \* ARABIC ">
        <w:r>
          <w:rPr>
            <w:noProof/>
          </w:rPr>
          <w:t>2</w:t>
        </w:r>
      </w:fldSimple>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light intensity. It also created one of the most enjoyable experiences because it had a good range of change that was easy to feel and going from room</w:t>
      </w:r>
      <w:r w:rsidR="00203546">
        <w:t xml:space="preserve"> to room there was always a change, but it wasn’t until the subject went down a hallway when a </w:t>
      </w:r>
      <w:r w:rsidR="00203546">
        <w:lastRenderedPageBreak/>
        <w:t>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51" w:name="_Toc401069641"/>
      <w:r>
        <w:lastRenderedPageBreak/>
        <w:t>Smell Explorations</w:t>
      </w:r>
      <w:bookmarkEnd w:id="51"/>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2" w:name="_Toc401069642"/>
      <w:r>
        <w:t>Smell Explorations 1 “</w:t>
      </w:r>
      <w:r w:rsidR="001962AB">
        <w:t xml:space="preserve">The </w:t>
      </w:r>
      <w:proofErr w:type="spellStart"/>
      <w:r w:rsidR="001962AB">
        <w:t>F</w:t>
      </w:r>
      <w:r>
        <w:t>oodcam</w:t>
      </w:r>
      <w:proofErr w:type="spellEnd"/>
      <w:r>
        <w:t>”</w:t>
      </w:r>
      <w:bookmarkEnd w:id="52"/>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3" w:name="_Toc401069643"/>
      <w:r>
        <w:t>Preparation</w:t>
      </w:r>
      <w:bookmarkEnd w:id="53"/>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54" w:name="_Toc401069644"/>
      <w:r>
        <w:t>Evaluation</w:t>
      </w:r>
      <w:bookmarkEnd w:id="54"/>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55" w:name="_Toc401069645"/>
      <w:r>
        <w:lastRenderedPageBreak/>
        <w:t>Smell Explorations 2 “The smell-mixer”</w:t>
      </w:r>
      <w:bookmarkEnd w:id="55"/>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6" w:name="_Toc401069646"/>
      <w:r>
        <w:t>Preparation</w:t>
      </w:r>
      <w:bookmarkEnd w:id="56"/>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7" w:name="_Toc401069647"/>
      <w:r>
        <w:t>Results</w:t>
      </w:r>
      <w:bookmarkEnd w:id="57"/>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8" w:name="_Toc401069648"/>
      <w:r>
        <w:t>Evaluation</w:t>
      </w:r>
      <w:bookmarkEnd w:id="58"/>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9" w:name="_Toc401069649"/>
      <w:r>
        <w:lastRenderedPageBreak/>
        <w:t>User Studies (the less successful ones)</w:t>
      </w:r>
      <w:bookmarkEnd w:id="59"/>
    </w:p>
    <w:p w:rsidR="00B41478" w:rsidRDefault="00B41478" w:rsidP="00B41478">
      <w:pPr>
        <w:pStyle w:val="Heading2"/>
      </w:pPr>
      <w:bookmarkStart w:id="60" w:name="_Toc401069650"/>
      <w:r>
        <w:t>Temperature to Vibration</w:t>
      </w:r>
      <w:r w:rsidRPr="00F31C6F">
        <w:t xml:space="preserve"> </w:t>
      </w:r>
      <w:r>
        <w:t>1 “the game”</w:t>
      </w:r>
      <w:bookmarkEnd w:id="60"/>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61" w:name="_Toc401069651"/>
      <w:r>
        <w:t>Preparation</w:t>
      </w:r>
      <w:bookmarkEnd w:id="61"/>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62" w:name="_Toc401069652"/>
      <w:r>
        <w:t>Evaluation</w:t>
      </w:r>
      <w:bookmarkEnd w:id="62"/>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p>
    <w:p w:rsidR="00B41478" w:rsidRDefault="00B41478" w:rsidP="00B41478">
      <w:pPr>
        <w:pStyle w:val="Heading2"/>
      </w:pPr>
      <w:r>
        <w:br w:type="page"/>
      </w:r>
    </w:p>
    <w:p w:rsidR="00B41478" w:rsidRDefault="00B41478" w:rsidP="00B41478">
      <w:pPr>
        <w:pStyle w:val="Heading2"/>
      </w:pPr>
      <w:bookmarkStart w:id="63" w:name="_Toc401069653"/>
      <w:r>
        <w:lastRenderedPageBreak/>
        <w:t>Glass to temperature</w:t>
      </w:r>
      <w:bookmarkEnd w:id="63"/>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4" w:name="_Toc401069654"/>
      <w:r>
        <w:t>Preparation</w:t>
      </w:r>
      <w:bookmarkEnd w:id="64"/>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5" w:name="_Toc401069655"/>
      <w:r>
        <w:t>Procedure</w:t>
      </w:r>
      <w:bookmarkEnd w:id="65"/>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6" w:name="_Toc401069656"/>
      <w:r>
        <w:t>Results</w:t>
      </w:r>
      <w:bookmarkEnd w:id="66"/>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7" w:name="_Toc401069657"/>
      <w:r>
        <w:lastRenderedPageBreak/>
        <w:t>Evaluation</w:t>
      </w:r>
      <w:bookmarkEnd w:id="67"/>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8" w:name="_Toc401069658"/>
      <w:r>
        <w:lastRenderedPageBreak/>
        <w:t>Research Questions</w:t>
      </w:r>
      <w:bookmarkEnd w:id="68"/>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9" w:name="_Toc401069659"/>
      <w:r>
        <w:t>Discreet and Continuous Data</w:t>
      </w:r>
      <w:bookmarkEnd w:id="69"/>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70" w:name="_Toc401069660"/>
      <w:r>
        <w:t>Sensory Substitution</w:t>
      </w:r>
      <w:bookmarkEnd w:id="70"/>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71" w:name="_Toc401069661"/>
      <w:r>
        <w:t>Sensory Augmentation</w:t>
      </w:r>
      <w:bookmarkEnd w:id="71"/>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2" w:name="_Toc401069662"/>
      <w:r>
        <w:t>New Senses</w:t>
      </w:r>
      <w:bookmarkEnd w:id="72"/>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3" w:name="_Toc401069663"/>
      <w:r w:rsidRPr="005A2D09">
        <w:t>The User and the New Stimuli</w:t>
      </w:r>
      <w:bookmarkEnd w:id="73"/>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4" w:name="_Toc401069664"/>
      <w:r>
        <w:t>Escaping the visual user interface</w:t>
      </w:r>
      <w:bookmarkEnd w:id="74"/>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6F00B6"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Default="006F00B6" w:rsidP="006F00B6">
      <w:r>
        <w:br w:type="page"/>
      </w:r>
    </w:p>
    <w:p w:rsidR="00660AB6" w:rsidRDefault="00660AB6" w:rsidP="006F00B6">
      <w:pPr>
        <w:pStyle w:val="Heading1"/>
      </w:pPr>
      <w:bookmarkStart w:id="75" w:name="_Toc401069665"/>
      <w:r>
        <w:lastRenderedPageBreak/>
        <w:t>Design Thinking</w:t>
      </w:r>
      <w:bookmarkEnd w:id="75"/>
    </w:p>
    <w:p w:rsidR="006F00B6" w:rsidRDefault="0059676A" w:rsidP="006F00B6">
      <w:r>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Default="00EB14FF" w:rsidP="00EB14FF">
      <w:pPr>
        <w:pStyle w:val="ListParagraph"/>
        <w:numPr>
          <w:ilvl w:val="0"/>
          <w:numId w:val="2"/>
        </w:numPr>
      </w:pPr>
      <w:r>
        <w:t>What is the engulfing activity?</w:t>
      </w:r>
      <w:r w:rsidRPr="00EB14FF">
        <w:t xml:space="preserve"> </w:t>
      </w:r>
    </w:p>
    <w:p w:rsidR="00EB14FF" w:rsidRDefault="00EB14FF" w:rsidP="00EB14FF">
      <w:pPr>
        <w:pStyle w:val="ListParagraph"/>
        <w:numPr>
          <w:ilvl w:val="0"/>
          <w:numId w:val="2"/>
        </w:numPr>
      </w:pPr>
      <w:r>
        <w:t>What type of sensing do we want to create?</w:t>
      </w:r>
    </w:p>
    <w:p w:rsidR="00EB14FF" w:rsidRDefault="00EB14FF" w:rsidP="00EB14FF">
      <w:pPr>
        <w:pStyle w:val="ListParagraph"/>
        <w:numPr>
          <w:ilvl w:val="0"/>
          <w:numId w:val="2"/>
        </w:numPr>
      </w:pPr>
      <w:r>
        <w:t>What kind of signal are we tracking?</w:t>
      </w:r>
    </w:p>
    <w:p w:rsidR="0058262E" w:rsidRDefault="0058262E" w:rsidP="00EB14FF">
      <w:pPr>
        <w:pStyle w:val="ListParagraph"/>
        <w:numPr>
          <w:ilvl w:val="0"/>
          <w:numId w:val="2"/>
        </w:numPr>
      </w:pPr>
      <w:r>
        <w:t>What control does the user have over the signal?</w:t>
      </w:r>
    </w:p>
    <w:p w:rsidR="006F00B6" w:rsidRDefault="00EB14FF" w:rsidP="00EB14FF">
      <w:pPr>
        <w:pStyle w:val="ListParagraph"/>
        <w:numPr>
          <w:ilvl w:val="0"/>
          <w:numId w:val="2"/>
        </w:numPr>
      </w:pPr>
      <w:r>
        <w:t xml:space="preserve">Are there any redundancies with other senses? </w:t>
      </w:r>
    </w:p>
    <w:p w:rsidR="00EB14FF" w:rsidRDefault="00EB14FF" w:rsidP="00EB14FF">
      <w:pPr>
        <w:pStyle w:val="ListParagraph"/>
        <w:numPr>
          <w:ilvl w:val="0"/>
          <w:numId w:val="2"/>
        </w:numPr>
      </w:pPr>
      <w:r>
        <w:t>Where is the sensor located?</w:t>
      </w:r>
    </w:p>
    <w:p w:rsidR="00EB14FF" w:rsidRDefault="00EB14FF" w:rsidP="00EB14FF">
      <w:pPr>
        <w:pStyle w:val="ListParagraph"/>
        <w:numPr>
          <w:ilvl w:val="0"/>
          <w:numId w:val="2"/>
        </w:numPr>
      </w:pPr>
      <w:r>
        <w:t>Where is the actuator located?</w:t>
      </w:r>
    </w:p>
    <w:p w:rsidR="007C77B6" w:rsidRDefault="00EB14FF" w:rsidP="007C77B6">
      <w:pPr>
        <w:pStyle w:val="ListParagraph"/>
        <w:numPr>
          <w:ilvl w:val="0"/>
          <w:numId w:val="2"/>
        </w:numPr>
      </w:pPr>
      <w:r>
        <w:t>Can we set up a natural learning environment?</w:t>
      </w:r>
    </w:p>
    <w:p w:rsidR="007C77B6" w:rsidRDefault="007C77B6" w:rsidP="007C77B6">
      <w:pPr>
        <w:pStyle w:val="Heading2"/>
      </w:pPr>
      <w:r>
        <w:t>The Engulfing activity</w:t>
      </w:r>
    </w:p>
    <w:p w:rsidR="0058262E" w:rsidRDefault="007C77B6" w:rsidP="007C77B6">
      <w:r>
        <w:t xml:space="preserve">It is important to remember that digital synesthesia is not an end to itself but a means to enhance an experience by creating richer connections between the user and the environment. So the engulfing activity is that </w:t>
      </w:r>
      <w:r w:rsidR="006C1C8A">
        <w:t xml:space="preserve">in </w:t>
      </w:r>
      <w:r>
        <w:t>which the user will be taking part in and in which Digital Synesthesia will be a part of.</w:t>
      </w:r>
      <w:r w:rsidR="006C1C8A">
        <w:t xml:space="preserve"> </w:t>
      </w:r>
      <w:r w:rsidR="0058262E">
        <w:t xml:space="preserve">For the designer it will be important to be aware of how much attention does the activity demand of the user because the artificial senses will </w:t>
      </w:r>
      <w:proofErr w:type="gramStart"/>
      <w:r w:rsidR="0058262E">
        <w:t>be needing</w:t>
      </w:r>
      <w:proofErr w:type="gramEnd"/>
      <w:r w:rsidR="0058262E">
        <w:t xml:space="preserve"> to make room in the users attention span.</w:t>
      </w:r>
    </w:p>
    <w:p w:rsidR="003044D4" w:rsidRDefault="00942036" w:rsidP="007C77B6">
      <w:r>
        <w:t>Take for example sailing as an engulfing activity. The main experience should remain the same; the user wants to go out sailing in the same manner as before. Digital Synesthesia will offer the ability to feel wind speed</w:t>
      </w:r>
      <w:r w:rsidR="003044D4">
        <w:t>, tilt of the boat</w:t>
      </w:r>
      <w:r>
        <w:t xml:space="preserve"> and direction of north</w:t>
      </w:r>
      <w:r w:rsidR="009B58B5">
        <w:t xml:space="preserve">. </w:t>
      </w:r>
      <w:r w:rsidR="003044D4">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Default="000C3E8C" w:rsidP="000C3E8C">
      <w:pPr>
        <w:pStyle w:val="Heading2"/>
      </w:pPr>
      <w:r>
        <w:lastRenderedPageBreak/>
        <w:t>Type of sensing</w:t>
      </w:r>
    </w:p>
    <w:p w:rsidR="000D0A45" w:rsidRDefault="000C3E8C" w:rsidP="000C3E8C">
      <w:r>
        <w:t xml:space="preserve">I have recognized two distinct categories of artificial sensing, active and passive sensing. </w:t>
      </w:r>
      <w:r w:rsidR="000D0A45">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actuator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actuator for an active sensing experience can be strong since the attention of the user will be placed on the sense and will last only as much as the activity lasts. It can be turned on and off easily so once the activity is done, the sense disappears.</w:t>
      </w:r>
    </w:p>
    <w:p w:rsidR="000A4982" w:rsidRDefault="000A4982" w:rsidP="000A4982">
      <w:pPr>
        <w:pStyle w:val="Heading2"/>
      </w:pPr>
      <w:r>
        <w:t>Type of signal to be tracked</w:t>
      </w:r>
    </w:p>
    <w:p w:rsidR="000D0A45" w:rsidRDefault="00A3206B" w:rsidP="000C3E8C">
      <w:r>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tal map of the signal than a simple quantity?</w:t>
      </w:r>
    </w:p>
    <w:p w:rsidR="00A3206B" w:rsidRDefault="00A3206B" w:rsidP="000C3E8C">
      <w:r>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A3206B">
        <w:rPr>
          <w:color w:val="FF0000"/>
        </w:rPr>
        <w:t>(</w:t>
      </w:r>
      <w:r>
        <w:rPr>
          <w:color w:val="FF0000"/>
        </w:rPr>
        <w:t>insert figure)</w:t>
      </w:r>
      <w:r>
        <w:t>, and this might prove to be easier for the user to understand with less training.</w:t>
      </w:r>
    </w:p>
    <w:p w:rsidR="008E237F" w:rsidRPr="00A3206B" w:rsidRDefault="008E237F" w:rsidP="008E237F">
      <w:pPr>
        <w:pStyle w:val="Heading2"/>
      </w:pPr>
      <w:r>
        <w:t>What control does the user have over the signal</w:t>
      </w:r>
    </w:p>
    <w:p w:rsidR="008E237F" w:rsidRDefault="008E237F" w:rsidP="008E237F">
      <w:r>
        <w:t xml:space="preserve">Our sailor is enhancing its sailing experience with wind speed, tilt of boat, north and depth. Some of these senses are completely out of the sailor’s control, like wind speed and north. Some are under partial control like depth </w:t>
      </w:r>
      <w:r w:rsidR="002659D5">
        <w:t>or</w:t>
      </w:r>
      <w:r>
        <w:t xml:space="preserve"> tilt of boat, depending on the experience of our sailor.</w:t>
      </w:r>
      <w:r w:rsidR="002659D5">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Default="008E237F" w:rsidP="008E237F">
      <w:r>
        <w:lastRenderedPageBreak/>
        <w:t>In general, most senses that are out of user control are good for a passive experience. Since the user can’t control and must only be aware of the changes, depending on the importance of this signal to the engulfing experience, the user will want to be constantly aware of minor changes or simply notice big changes as they happen.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t xml:space="preserve"> That makes it an important sense for the experience and the translation of such sense should be clear and attention grabbing.</w:t>
      </w:r>
    </w:p>
    <w:p w:rsidR="004B26E9" w:rsidRDefault="004B26E9" w:rsidP="004B26E9">
      <w:pPr>
        <w:pStyle w:val="Heading2"/>
      </w:pPr>
      <w:r>
        <w:t>Are there any redundancies with other senses?</w:t>
      </w:r>
    </w:p>
    <w:p w:rsidR="004B26E9" w:rsidRDefault="004B26E9" w:rsidP="004B26E9"/>
    <w:p w:rsidR="00D46960" w:rsidRPr="004B26E9" w:rsidRDefault="00D46960" w:rsidP="004B26E9">
      <w:bookmarkStart w:id="76" w:name="_GoBack"/>
      <w:bookmarkEnd w:id="76"/>
    </w:p>
    <w:p w:rsidR="004B26E9" w:rsidRDefault="004B26E9" w:rsidP="008E237F"/>
    <w:p w:rsidR="004B26E9" w:rsidRPr="008E237F" w:rsidRDefault="004B26E9" w:rsidP="008E237F"/>
    <w:p w:rsidR="000D0A45" w:rsidRPr="004B26E9" w:rsidRDefault="004B26E9" w:rsidP="000C3E8C">
      <w:pPr>
        <w:rPr>
          <w:color w:val="C00000"/>
        </w:rPr>
      </w:pPr>
      <w:r w:rsidRPr="004B26E9">
        <w:rPr>
          <w:color w:val="C00000"/>
        </w:rPr>
        <w:t xml:space="preserve">Another type of signal that is under the user’s control is when the user is actually wearing the sensor and is using it to actively finding a desired signal. Think of this as the way we use our nose to find a smell by moving it around looking for the strongest scent, or how we move our hands in front of our bodies in the temporary absence of vision. </w:t>
      </w:r>
    </w:p>
    <w:p w:rsidR="000C3E8C" w:rsidRPr="000A4982" w:rsidRDefault="000C3E8C" w:rsidP="000C3E8C">
      <w:pPr>
        <w:rPr>
          <w:color w:val="FF0000"/>
        </w:rPr>
      </w:pPr>
      <w:r w:rsidRPr="000A4982">
        <w:rPr>
          <w:color w:val="FF0000"/>
        </w:rPr>
        <w:t>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3044D4" w:rsidRDefault="003044D4" w:rsidP="007C77B6"/>
    <w:p w:rsidR="003044D4" w:rsidRDefault="003044D4" w:rsidP="007C77B6"/>
    <w:p w:rsidR="0058262E" w:rsidRPr="000C3E8C" w:rsidRDefault="0058262E" w:rsidP="007C77B6">
      <w:pPr>
        <w:rPr>
          <w:color w:val="FF0000"/>
        </w:rPr>
      </w:pPr>
    </w:p>
    <w:p w:rsidR="0058262E" w:rsidRPr="000C3E8C" w:rsidRDefault="0058262E" w:rsidP="007C77B6">
      <w:pPr>
        <w:rPr>
          <w:color w:val="FF0000"/>
        </w:rPr>
      </w:pPr>
    </w:p>
    <w:p w:rsidR="00660AB6" w:rsidRPr="006F00B6" w:rsidRDefault="00194615" w:rsidP="00660AB6">
      <w:pPr>
        <w:rPr>
          <w:color w:val="FF0000"/>
        </w:rPr>
      </w:pPr>
      <w:r w:rsidRPr="006F00B6">
        <w:rPr>
          <w:color w:val="FF0000"/>
        </w:rPr>
        <w:t>8</w:t>
      </w:r>
      <w:r w:rsidR="00660AB6" w:rsidRPr="006F00B6">
        <w:rPr>
          <w:color w:val="FF0000"/>
        </w:rPr>
        <w:t>. Can a pattern be observed such that we can use the findings of this thesis to create a guideline for future Digital Synesthesia interface designers? Could this research pave the way for a new “Mixed-Sensory Interface” field in the user interface world?</w:t>
      </w:r>
    </w:p>
    <w:p w:rsidR="0035113F" w:rsidRPr="006F00B6" w:rsidRDefault="0035113F" w:rsidP="00660AB6">
      <w:pPr>
        <w:rPr>
          <w:color w:val="FF0000"/>
        </w:rPr>
      </w:pPr>
      <w:r w:rsidRPr="006F00B6">
        <w:rPr>
          <w:color w:val="FF0000"/>
        </w:rPr>
        <w:lastRenderedPageBreak/>
        <w:t>Taking into account the successful and less successful studies done for this thesis, there are some clear guidelines that can be the starting point for a broader adoption of artificial sensory interfaces</w:t>
      </w:r>
      <w:r w:rsidR="00C86738" w:rsidRPr="006F00B6">
        <w:rPr>
          <w:color w:val="FF0000"/>
        </w:rPr>
        <w:t>.</w:t>
      </w:r>
    </w:p>
    <w:p w:rsidR="00C86738" w:rsidRPr="006F00B6" w:rsidRDefault="00C86738" w:rsidP="00660AB6">
      <w:pPr>
        <w:rPr>
          <w:color w:val="FF0000"/>
        </w:rPr>
      </w:pPr>
      <w:r w:rsidRPr="006F00B6">
        <w:rPr>
          <w:color w:val="FF0000"/>
        </w:rPr>
        <w:t>On the Human Factors area, it was clear how the location of the sensor in the body greatly affects the user’s performance with the new sensory experience. Sensors located in the hands or arms would provide the user with an experience of actively searching for meaning of the feedback by rapidly moving the sensor to close proximity to what is being sensed. A sensor located closer to the body, like in the forehead, generated and experience better suited to an exploration of a broader area or a larger context. Sensors that were on the mobile device, were completely out of the user’s control and as such, the experience was more of a just-in-time information system where the user is not thinking about the experience but would quickly be able to tune in when something interesting happened.</w:t>
      </w:r>
    </w:p>
    <w:p w:rsidR="00C86738" w:rsidRPr="006F00B6" w:rsidRDefault="00C86738" w:rsidP="00660AB6">
      <w:pPr>
        <w:rPr>
          <w:color w:val="FF0000"/>
        </w:rPr>
      </w:pPr>
      <w:r w:rsidRPr="006F00B6">
        <w:rPr>
          <w:color w:val="FF0000"/>
        </w:rPr>
        <w:t>Also the feedback of the experience was affected by the location. Clearly some places in the body are more sensitive than others and so actuator in these areas where more effective. But for a long term experience I would locate an actuator on a less sensitive part of the body so as to not become an annoyance to the user. There was also an interesting effect on the location of the actuator with relation to the location of the sensor. When the sensor was located at a place where the user could verify through other senses this location, as in being able to see the sensor on the palm of their hand, it was easier for the user to perform the test. But if the actuator was not aligned with the sensor, then there would be an offset that would change the accuracy of the experience. When the sensor was not in plain view of the user, as when in the forehead, then the only clue to the sensors position is the actuator’s feedback, in these cases then the alignment between sensor and actuator was even more crucial to the success of the experience.</w:t>
      </w:r>
    </w:p>
    <w:p w:rsidR="00660AB6" w:rsidRPr="006F00B6" w:rsidRDefault="006E7D58" w:rsidP="00660AB6">
      <w:pPr>
        <w:rPr>
          <w:color w:val="FF0000"/>
        </w:rPr>
      </w:pPr>
      <w:r w:rsidRPr="006F00B6">
        <w:rPr>
          <w:color w:val="FF0000"/>
        </w:rPr>
        <w:t>When designing an artificial sensory experience, the designer will have to take into account the type of signal being captured by the sensor and the context of the user when the signal is captured. This will inform actuator type and location as well as interface with the mobile device that controls the experience.</w:t>
      </w:r>
      <w:r w:rsidR="00660AB6" w:rsidRPr="006F00B6">
        <w:rPr>
          <w:color w:val="FF0000"/>
        </w:rPr>
        <w:br w:type="page"/>
      </w:r>
    </w:p>
    <w:p w:rsidR="00F31C6F" w:rsidRDefault="00F31C6F" w:rsidP="00B32CA3">
      <w:pPr>
        <w:pStyle w:val="Heading1"/>
      </w:pPr>
      <w:bookmarkStart w:id="77" w:name="_Toc401069666"/>
      <w:r>
        <w:lastRenderedPageBreak/>
        <w:t>Contributions</w:t>
      </w:r>
      <w:bookmarkEnd w:id="77"/>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0C3E8C" w:rsidRDefault="00080413" w:rsidP="00BF1320">
      <w:pPr>
        <w:rPr>
          <w:color w:val="FF0000"/>
        </w:rPr>
      </w:pPr>
      <w:r w:rsidRPr="000C3E8C">
        <w:rPr>
          <w:color w:val="FF0000"/>
        </w:rPr>
        <w:t>I have recognized two distinct categories of artificial sensing, active and passive sensing.</w:t>
      </w:r>
      <w:r w:rsidR="00E154CA" w:rsidRPr="000C3E8C">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8" w:name="_Toc401069667"/>
      <w:r>
        <w:lastRenderedPageBreak/>
        <w:t>Future vision</w:t>
      </w:r>
      <w:bookmarkEnd w:id="78"/>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9" w:name="_Toc401069668"/>
      <w:r>
        <w:lastRenderedPageBreak/>
        <w:t>Conclusions</w:t>
      </w:r>
      <w:bookmarkEnd w:id="79"/>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80" w:name="_Toc401069669"/>
      <w:r>
        <w:lastRenderedPageBreak/>
        <w:t>References</w:t>
      </w:r>
      <w:bookmarkEnd w:id="80"/>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81" w:name="_Toc401069670"/>
      <w:r>
        <w:lastRenderedPageBreak/>
        <w:t xml:space="preserve">Non-Cited </w:t>
      </w:r>
      <w:r w:rsidRPr="007D75E4">
        <w:t>Bibliography</w:t>
      </w:r>
      <w:bookmarkEnd w:id="81"/>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4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82" w:name="_Toc401069671"/>
      <w:r>
        <w:lastRenderedPageBreak/>
        <w:t>Bio</w:t>
      </w:r>
      <w:bookmarkEnd w:id="82"/>
    </w:p>
    <w:p w:rsidR="00BF4F0C" w:rsidRDefault="00BF4F0C" w:rsidP="00BF4F0C">
      <w:pPr>
        <w:pStyle w:val="Heading2"/>
      </w:pPr>
      <w:bookmarkStart w:id="83" w:name="_Toc401069672"/>
      <w:r>
        <w:t>Santiago Eloy Alfaro</w:t>
      </w:r>
      <w:bookmarkEnd w:id="83"/>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5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TitoAlfaro" w:date="2014-10-23T20:37:00Z" w:initials="T">
    <w:p w:rsidR="006F00B6" w:rsidRDefault="006F00B6">
      <w:pPr>
        <w:pStyle w:val="CommentText"/>
      </w:pPr>
      <w:r>
        <w:rPr>
          <w:rStyle w:val="CommentReference"/>
        </w:rPr>
        <w:annotationRef/>
      </w:r>
      <w:r>
        <w:t>Change for active UI</w:t>
      </w:r>
    </w:p>
  </w:comment>
  <w:comment w:id="41" w:author="TitoAlfaro" w:date="2014-10-24T09:01:00Z" w:initials="T">
    <w:p w:rsidR="006F00B6" w:rsidRDefault="006F00B6">
      <w:pPr>
        <w:pStyle w:val="CommentText"/>
      </w:pPr>
      <w:r>
        <w:rPr>
          <w:rStyle w:val="CommentReference"/>
        </w:rPr>
        <w:annotationRef/>
      </w:r>
      <w:r>
        <w:t>Change to correct screen shot</w:t>
      </w:r>
    </w:p>
  </w:comment>
  <w:comment w:id="42" w:author="TitoAlfaro" w:date="2014-10-24T15:07:00Z" w:initials="T">
    <w:p w:rsidR="006F00B6" w:rsidRDefault="006F00B6">
      <w:pPr>
        <w:pStyle w:val="CommentText"/>
      </w:pPr>
      <w:r>
        <w:rPr>
          <w:rStyle w:val="CommentReference"/>
        </w:rPr>
        <w:annotationRef/>
      </w:r>
      <w:r>
        <w:t>Change for correct U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681E" w:rsidRDefault="00B7681E" w:rsidP="00C23F63">
      <w:pPr>
        <w:spacing w:after="0" w:line="240" w:lineRule="auto"/>
      </w:pPr>
      <w:r>
        <w:separator/>
      </w:r>
    </w:p>
  </w:endnote>
  <w:endnote w:type="continuationSeparator" w:id="0">
    <w:p w:rsidR="00B7681E" w:rsidRDefault="00B7681E"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6F00B6" w:rsidRDefault="006F00B6">
        <w:pPr>
          <w:pStyle w:val="Footer"/>
          <w:jc w:val="center"/>
        </w:pPr>
        <w:r>
          <w:fldChar w:fldCharType="begin"/>
        </w:r>
        <w:r>
          <w:instrText xml:space="preserve"> PAGE   \* MERGEFORMAT </w:instrText>
        </w:r>
        <w:r>
          <w:fldChar w:fldCharType="separate"/>
        </w:r>
        <w:r w:rsidR="00D46960">
          <w:rPr>
            <w:noProof/>
          </w:rPr>
          <w:t>50</w:t>
        </w:r>
        <w:r>
          <w:rPr>
            <w:noProof/>
          </w:rPr>
          <w:fldChar w:fldCharType="end"/>
        </w:r>
      </w:p>
    </w:sdtContent>
  </w:sdt>
  <w:p w:rsidR="006F00B6" w:rsidRDefault="006F00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681E" w:rsidRDefault="00B7681E" w:rsidP="00C23F63">
      <w:pPr>
        <w:spacing w:after="0" w:line="240" w:lineRule="auto"/>
      </w:pPr>
      <w:r>
        <w:separator/>
      </w:r>
    </w:p>
  </w:footnote>
  <w:footnote w:type="continuationSeparator" w:id="0">
    <w:p w:rsidR="00B7681E" w:rsidRDefault="00B7681E" w:rsidP="00C23F63">
      <w:pPr>
        <w:spacing w:after="0" w:line="240" w:lineRule="auto"/>
      </w:pPr>
      <w:r>
        <w:continuationSeparator/>
      </w:r>
    </w:p>
  </w:footnote>
  <w:footnote w:id="1">
    <w:p w:rsidR="006F00B6" w:rsidRDefault="006F00B6"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5458F"/>
    <w:rsid w:val="000624A1"/>
    <w:rsid w:val="000630E4"/>
    <w:rsid w:val="00076864"/>
    <w:rsid w:val="00080413"/>
    <w:rsid w:val="00081FBE"/>
    <w:rsid w:val="00082EAC"/>
    <w:rsid w:val="00086F41"/>
    <w:rsid w:val="000A4982"/>
    <w:rsid w:val="000A5CE0"/>
    <w:rsid w:val="000A7A97"/>
    <w:rsid w:val="000B24A3"/>
    <w:rsid w:val="000B3040"/>
    <w:rsid w:val="000B39EE"/>
    <w:rsid w:val="000C329E"/>
    <w:rsid w:val="000C3E8C"/>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203F"/>
    <w:rsid w:val="00173E3F"/>
    <w:rsid w:val="0017580E"/>
    <w:rsid w:val="00183F63"/>
    <w:rsid w:val="00194615"/>
    <w:rsid w:val="00194C46"/>
    <w:rsid w:val="00195B3F"/>
    <w:rsid w:val="001962AB"/>
    <w:rsid w:val="001B6904"/>
    <w:rsid w:val="001C2698"/>
    <w:rsid w:val="001C4BA5"/>
    <w:rsid w:val="001C60A1"/>
    <w:rsid w:val="001C61AB"/>
    <w:rsid w:val="001C71B5"/>
    <w:rsid w:val="001D1D3A"/>
    <w:rsid w:val="001D47B2"/>
    <w:rsid w:val="001D5524"/>
    <w:rsid w:val="001D7A6F"/>
    <w:rsid w:val="001E11AE"/>
    <w:rsid w:val="001E3193"/>
    <w:rsid w:val="001E7867"/>
    <w:rsid w:val="00201024"/>
    <w:rsid w:val="00203546"/>
    <w:rsid w:val="0020690D"/>
    <w:rsid w:val="0021172E"/>
    <w:rsid w:val="00211839"/>
    <w:rsid w:val="00211B18"/>
    <w:rsid w:val="00212FBD"/>
    <w:rsid w:val="0021455B"/>
    <w:rsid w:val="00227C40"/>
    <w:rsid w:val="00230263"/>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A218D"/>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044D4"/>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3373A"/>
    <w:rsid w:val="00443CCB"/>
    <w:rsid w:val="0044590D"/>
    <w:rsid w:val="00466CDF"/>
    <w:rsid w:val="00471645"/>
    <w:rsid w:val="0047309D"/>
    <w:rsid w:val="00473689"/>
    <w:rsid w:val="0047372E"/>
    <w:rsid w:val="00474A3F"/>
    <w:rsid w:val="00475673"/>
    <w:rsid w:val="0049049C"/>
    <w:rsid w:val="00494E5F"/>
    <w:rsid w:val="00497473"/>
    <w:rsid w:val="004A08B8"/>
    <w:rsid w:val="004A13DA"/>
    <w:rsid w:val="004A1763"/>
    <w:rsid w:val="004A5B02"/>
    <w:rsid w:val="004B26E9"/>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720D6"/>
    <w:rsid w:val="00580DCD"/>
    <w:rsid w:val="0058262E"/>
    <w:rsid w:val="00584431"/>
    <w:rsid w:val="005925B5"/>
    <w:rsid w:val="00594419"/>
    <w:rsid w:val="0059676A"/>
    <w:rsid w:val="005A2D09"/>
    <w:rsid w:val="005A3E65"/>
    <w:rsid w:val="005B0BB8"/>
    <w:rsid w:val="005B2F69"/>
    <w:rsid w:val="005B4148"/>
    <w:rsid w:val="005C0DE0"/>
    <w:rsid w:val="005D6E8F"/>
    <w:rsid w:val="005E366C"/>
    <w:rsid w:val="005F0C34"/>
    <w:rsid w:val="005F1A3E"/>
    <w:rsid w:val="005F3622"/>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48F4"/>
    <w:rsid w:val="0068611F"/>
    <w:rsid w:val="006864B9"/>
    <w:rsid w:val="006939FC"/>
    <w:rsid w:val="006957AF"/>
    <w:rsid w:val="00695E9D"/>
    <w:rsid w:val="006A21F8"/>
    <w:rsid w:val="006A38CF"/>
    <w:rsid w:val="006A3B61"/>
    <w:rsid w:val="006A7890"/>
    <w:rsid w:val="006B2A53"/>
    <w:rsid w:val="006C1C8A"/>
    <w:rsid w:val="006C399E"/>
    <w:rsid w:val="006E45DD"/>
    <w:rsid w:val="006E5713"/>
    <w:rsid w:val="006E64AB"/>
    <w:rsid w:val="006E7D58"/>
    <w:rsid w:val="006F00B6"/>
    <w:rsid w:val="006F552A"/>
    <w:rsid w:val="00703552"/>
    <w:rsid w:val="0071166F"/>
    <w:rsid w:val="00712219"/>
    <w:rsid w:val="00716AC3"/>
    <w:rsid w:val="007205E0"/>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41B2"/>
    <w:rsid w:val="007657A7"/>
    <w:rsid w:val="00770A0C"/>
    <w:rsid w:val="00772602"/>
    <w:rsid w:val="007729F3"/>
    <w:rsid w:val="007737E7"/>
    <w:rsid w:val="00776348"/>
    <w:rsid w:val="007765CF"/>
    <w:rsid w:val="0079355A"/>
    <w:rsid w:val="007954F4"/>
    <w:rsid w:val="0079558C"/>
    <w:rsid w:val="00795D80"/>
    <w:rsid w:val="00797E32"/>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7DED"/>
    <w:rsid w:val="008515AC"/>
    <w:rsid w:val="00857C60"/>
    <w:rsid w:val="00862857"/>
    <w:rsid w:val="00887708"/>
    <w:rsid w:val="00892710"/>
    <w:rsid w:val="008954DF"/>
    <w:rsid w:val="00897831"/>
    <w:rsid w:val="008A0FCA"/>
    <w:rsid w:val="008A2A91"/>
    <w:rsid w:val="008A4F32"/>
    <w:rsid w:val="008B017B"/>
    <w:rsid w:val="008B24CB"/>
    <w:rsid w:val="008B5473"/>
    <w:rsid w:val="008C17B4"/>
    <w:rsid w:val="008C6F68"/>
    <w:rsid w:val="008D5118"/>
    <w:rsid w:val="008E237F"/>
    <w:rsid w:val="008E5A8E"/>
    <w:rsid w:val="008E5E2A"/>
    <w:rsid w:val="008F0BCA"/>
    <w:rsid w:val="008F1C0A"/>
    <w:rsid w:val="008F699C"/>
    <w:rsid w:val="00902C82"/>
    <w:rsid w:val="00911CDD"/>
    <w:rsid w:val="00914726"/>
    <w:rsid w:val="009344BB"/>
    <w:rsid w:val="00942036"/>
    <w:rsid w:val="00953BC1"/>
    <w:rsid w:val="00953F93"/>
    <w:rsid w:val="009606D2"/>
    <w:rsid w:val="00970376"/>
    <w:rsid w:val="00974267"/>
    <w:rsid w:val="00993756"/>
    <w:rsid w:val="009A08A5"/>
    <w:rsid w:val="009A6A4F"/>
    <w:rsid w:val="009B3E48"/>
    <w:rsid w:val="009B58B5"/>
    <w:rsid w:val="009B5A13"/>
    <w:rsid w:val="009E429B"/>
    <w:rsid w:val="009E506C"/>
    <w:rsid w:val="009F6641"/>
    <w:rsid w:val="00A15330"/>
    <w:rsid w:val="00A16CB3"/>
    <w:rsid w:val="00A2491B"/>
    <w:rsid w:val="00A3206B"/>
    <w:rsid w:val="00A32198"/>
    <w:rsid w:val="00A33954"/>
    <w:rsid w:val="00A33C5E"/>
    <w:rsid w:val="00A36D11"/>
    <w:rsid w:val="00A42427"/>
    <w:rsid w:val="00A478F5"/>
    <w:rsid w:val="00A50C5F"/>
    <w:rsid w:val="00A50F41"/>
    <w:rsid w:val="00A51060"/>
    <w:rsid w:val="00A5185F"/>
    <w:rsid w:val="00A6327F"/>
    <w:rsid w:val="00A66288"/>
    <w:rsid w:val="00A729C4"/>
    <w:rsid w:val="00A931B2"/>
    <w:rsid w:val="00A940A7"/>
    <w:rsid w:val="00A964B1"/>
    <w:rsid w:val="00AA5519"/>
    <w:rsid w:val="00AA6151"/>
    <w:rsid w:val="00AB0434"/>
    <w:rsid w:val="00AB5679"/>
    <w:rsid w:val="00AC3196"/>
    <w:rsid w:val="00AC39CC"/>
    <w:rsid w:val="00AC4C24"/>
    <w:rsid w:val="00AC664D"/>
    <w:rsid w:val="00AC7330"/>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2306"/>
    <w:rsid w:val="00B76316"/>
    <w:rsid w:val="00B7681E"/>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2027"/>
    <w:rsid w:val="00C71192"/>
    <w:rsid w:val="00C757D9"/>
    <w:rsid w:val="00C75CDF"/>
    <w:rsid w:val="00C82892"/>
    <w:rsid w:val="00C86738"/>
    <w:rsid w:val="00C94633"/>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E1D"/>
    <w:rsid w:val="00D36D59"/>
    <w:rsid w:val="00D40D20"/>
    <w:rsid w:val="00D40E6A"/>
    <w:rsid w:val="00D45C97"/>
    <w:rsid w:val="00D46960"/>
    <w:rsid w:val="00D51F8A"/>
    <w:rsid w:val="00D55F73"/>
    <w:rsid w:val="00D67B1E"/>
    <w:rsid w:val="00D73BFB"/>
    <w:rsid w:val="00D76093"/>
    <w:rsid w:val="00D820AC"/>
    <w:rsid w:val="00D8769F"/>
    <w:rsid w:val="00D96583"/>
    <w:rsid w:val="00DA0931"/>
    <w:rsid w:val="00DA119C"/>
    <w:rsid w:val="00DA2D57"/>
    <w:rsid w:val="00DB7DCE"/>
    <w:rsid w:val="00DC2243"/>
    <w:rsid w:val="00DD0CB0"/>
    <w:rsid w:val="00DD224D"/>
    <w:rsid w:val="00DD4F50"/>
    <w:rsid w:val="00DE3142"/>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4FF"/>
    <w:rsid w:val="00EB1AC8"/>
    <w:rsid w:val="00EB74D7"/>
    <w:rsid w:val="00EB7EEA"/>
    <w:rsid w:val="00EC0352"/>
    <w:rsid w:val="00EC2E75"/>
    <w:rsid w:val="00EC78CA"/>
    <w:rsid w:val="00ED0F2B"/>
    <w:rsid w:val="00ED17A5"/>
    <w:rsid w:val="00EE0492"/>
    <w:rsid w:val="00EE1E1B"/>
    <w:rsid w:val="00EE22D6"/>
    <w:rsid w:val="00EF79AC"/>
    <w:rsid w:val="00EF79F6"/>
    <w:rsid w:val="00EF7D88"/>
    <w:rsid w:val="00F0133F"/>
    <w:rsid w:val="00F11979"/>
    <w:rsid w:val="00F1598B"/>
    <w:rsid w:val="00F15BCD"/>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jpeg"/><Relationship Id="rId26" Type="http://schemas.openxmlformats.org/officeDocument/2006/relationships/image" Target="media/image14.jpeg"/><Relationship Id="rId39" Type="http://schemas.openxmlformats.org/officeDocument/2006/relationships/oleObject" Target="embeddings/Microsoft_Excel_Chart2.xls"/><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image" Target="media/image21.jpeg"/><Relationship Id="rId42" Type="http://schemas.openxmlformats.org/officeDocument/2006/relationships/image" Target="media/image27.png"/><Relationship Id="rId47" Type="http://schemas.openxmlformats.org/officeDocument/2006/relationships/chart" Target="charts/chart4.xml"/><Relationship Id="rId50"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0.jpeg"/><Relationship Id="rId38" Type="http://schemas.openxmlformats.org/officeDocument/2006/relationships/image" Target="media/image24.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7.jpe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chart" Target="charts/chart2.xml"/><Relationship Id="rId37" Type="http://schemas.openxmlformats.org/officeDocument/2006/relationships/chart" Target="charts/chart3.xml"/><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oleObject" Target="embeddings/Microsoft_Excel_Chart1.xls"/><Relationship Id="rId28" Type="http://schemas.openxmlformats.org/officeDocument/2006/relationships/image" Target="media/image16.jpeg"/><Relationship Id="rId36" Type="http://schemas.openxmlformats.org/officeDocument/2006/relationships/image" Target="media/image23.jpeg"/><Relationship Id="rId49" Type="http://schemas.openxmlformats.org/officeDocument/2006/relationships/hyperlink" Target="http://www.worldscientific.com/doi/abs/10.1142/S0219635205001002" TargetMode="External"/><Relationship Id="rId10" Type="http://schemas.openxmlformats.org/officeDocument/2006/relationships/image" Target="media/image1.png"/><Relationship Id="rId19" Type="http://schemas.openxmlformats.org/officeDocument/2006/relationships/image" Target="media/image9.jpeg"/><Relationship Id="rId31" Type="http://schemas.openxmlformats.org/officeDocument/2006/relationships/image" Target="media/image19.jpeg"/><Relationship Id="rId44" Type="http://schemas.openxmlformats.org/officeDocument/2006/relationships/image" Target="media/image29.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2.jpeg"/><Relationship Id="rId43" Type="http://schemas.openxmlformats.org/officeDocument/2006/relationships/image" Target="media/image28.png"/><Relationship Id="rId48" Type="http://schemas.openxmlformats.org/officeDocument/2006/relationships/chart" Target="charts/chart5.xml"/><Relationship Id="rId8" Type="http://schemas.openxmlformats.org/officeDocument/2006/relationships/endnotes" Target="endnotes.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One</a:t>
            </a:r>
            <a:endParaRPr lang="en-US"/>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Two Inches</c:v>
                </c:pt>
                <c:pt idx="1">
                  <c:v>One Inch</c:v>
                </c:pt>
                <c:pt idx="2">
                  <c:v>Overall</c:v>
                </c:pt>
              </c:strCache>
            </c:strRef>
          </c:cat>
          <c:val>
            <c:numRef>
              <c:f>Sheet1!$B$2:$B$4</c:f>
              <c:numCache>
                <c:formatCode>General</c:formatCode>
                <c:ptCount val="3"/>
                <c:pt idx="0">
                  <c:v>0.47</c:v>
                </c:pt>
                <c:pt idx="1">
                  <c:v>0.65</c:v>
                </c:pt>
              </c:numCache>
            </c:numRef>
          </c:val>
        </c:ser>
        <c:ser>
          <c:idx val="1"/>
          <c:order val="1"/>
          <c:tx>
            <c:strRef>
              <c:f>Sheet1!$C$1</c:f>
              <c:strCache>
                <c:ptCount val="1"/>
                <c:pt idx="0">
                  <c:v>Sensitivity 5</c:v>
                </c:pt>
              </c:strCache>
            </c:strRef>
          </c:tx>
          <c:invertIfNegative val="0"/>
          <c:cat>
            <c:strRef>
              <c:f>Sheet1!$A$2:$A$4</c:f>
              <c:strCache>
                <c:ptCount val="3"/>
                <c:pt idx="0">
                  <c:v>Two Inches</c:v>
                </c:pt>
                <c:pt idx="1">
                  <c:v>One Inch</c:v>
                </c:pt>
                <c:pt idx="2">
                  <c:v>Overall</c:v>
                </c:pt>
              </c:strCache>
            </c:strRef>
          </c:cat>
          <c:val>
            <c:numRef>
              <c:f>Sheet1!$C$2:$C$4</c:f>
              <c:numCache>
                <c:formatCode>General</c:formatCode>
                <c:ptCount val="3"/>
                <c:pt idx="0">
                  <c:v>0.41</c:v>
                </c:pt>
                <c:pt idx="1">
                  <c:v>0.53</c:v>
                </c:pt>
              </c:numCache>
            </c:numRef>
          </c:val>
        </c:ser>
        <c:ser>
          <c:idx val="2"/>
          <c:order val="2"/>
          <c:tx>
            <c:strRef>
              <c:f>Sheet1!$D$1</c:f>
              <c:strCache>
                <c:ptCount val="1"/>
                <c:pt idx="0">
                  <c:v>Overall</c:v>
                </c:pt>
              </c:strCache>
            </c:strRef>
          </c:tx>
          <c:invertIfNegative val="0"/>
          <c:cat>
            <c:strRef>
              <c:f>Sheet1!$A$2:$A$4</c:f>
              <c:strCache>
                <c:ptCount val="3"/>
                <c:pt idx="0">
                  <c:v>Two Inches</c:v>
                </c:pt>
                <c:pt idx="1">
                  <c:v>One Inch</c:v>
                </c:pt>
                <c:pt idx="2">
                  <c:v>Overall</c:v>
                </c:pt>
              </c:strCache>
            </c:strRef>
          </c:cat>
          <c:val>
            <c:numRef>
              <c:f>Sheet1!$D$2:$D$4</c:f>
              <c:numCache>
                <c:formatCode>General</c:formatCode>
                <c:ptCount val="3"/>
                <c:pt idx="2">
                  <c:v>0.51</c:v>
                </c:pt>
              </c:numCache>
            </c:numRef>
          </c:val>
        </c:ser>
        <c:dLbls>
          <c:showLegendKey val="0"/>
          <c:showVal val="0"/>
          <c:showCatName val="0"/>
          <c:showSerName val="0"/>
          <c:showPercent val="0"/>
          <c:showBubbleSize val="0"/>
        </c:dLbls>
        <c:gapWidth val="150"/>
        <c:axId val="56437376"/>
        <c:axId val="56447744"/>
      </c:barChart>
      <c:catAx>
        <c:axId val="56437376"/>
        <c:scaling>
          <c:orientation val="minMax"/>
        </c:scaling>
        <c:delete val="0"/>
        <c:axPos val="b"/>
        <c:majorTickMark val="none"/>
        <c:minorTickMark val="none"/>
        <c:tickLblPos val="nextTo"/>
        <c:crossAx val="56447744"/>
        <c:crosses val="autoZero"/>
        <c:auto val="1"/>
        <c:lblAlgn val="ctr"/>
        <c:lblOffset val="100"/>
        <c:noMultiLvlLbl val="0"/>
      </c:catAx>
      <c:valAx>
        <c:axId val="56447744"/>
        <c:scaling>
          <c:orientation val="minMax"/>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5643737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wo</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Circle</c:v>
                </c:pt>
                <c:pt idx="1">
                  <c:v>Rectangle</c:v>
                </c:pt>
                <c:pt idx="2">
                  <c:v>Triangle</c:v>
                </c:pt>
                <c:pt idx="3">
                  <c:v>Overall</c:v>
                </c:pt>
              </c:strCache>
            </c:strRef>
          </c:cat>
          <c:val>
            <c:numRef>
              <c:f>Sheet1!$B$2:$B$5</c:f>
              <c:numCache>
                <c:formatCode>General</c:formatCode>
                <c:ptCount val="4"/>
                <c:pt idx="0">
                  <c:v>0.52</c:v>
                </c:pt>
                <c:pt idx="1">
                  <c:v>0.4</c:v>
                </c:pt>
                <c:pt idx="2">
                  <c:v>0.67</c:v>
                </c:pt>
              </c:numCache>
            </c:numRef>
          </c:val>
        </c:ser>
        <c:ser>
          <c:idx val="1"/>
          <c:order val="1"/>
          <c:tx>
            <c:strRef>
              <c:f>Sheet1!$C$1</c:f>
              <c:strCache>
                <c:ptCount val="1"/>
                <c:pt idx="0">
                  <c:v>Sensitivity 5</c:v>
                </c:pt>
              </c:strCache>
            </c:strRef>
          </c:tx>
          <c:invertIfNegative val="0"/>
          <c:cat>
            <c:strRef>
              <c:f>Sheet1!$A$2:$A$5</c:f>
              <c:strCache>
                <c:ptCount val="4"/>
                <c:pt idx="0">
                  <c:v>Circle</c:v>
                </c:pt>
                <c:pt idx="1">
                  <c:v>Rectangle</c:v>
                </c:pt>
                <c:pt idx="2">
                  <c:v>Triangle</c:v>
                </c:pt>
                <c:pt idx="3">
                  <c:v>Overall</c:v>
                </c:pt>
              </c:strCache>
            </c:strRef>
          </c:cat>
          <c:val>
            <c:numRef>
              <c:f>Sheet1!$C$2:$C$5</c:f>
              <c:numCache>
                <c:formatCode>General</c:formatCode>
                <c:ptCount val="4"/>
                <c:pt idx="0">
                  <c:v>0.67</c:v>
                </c:pt>
                <c:pt idx="1">
                  <c:v>0.28999999999999998</c:v>
                </c:pt>
                <c:pt idx="2">
                  <c:v>0.8</c:v>
                </c:pt>
              </c:numCache>
            </c:numRef>
          </c:val>
        </c:ser>
        <c:ser>
          <c:idx val="2"/>
          <c:order val="2"/>
          <c:tx>
            <c:strRef>
              <c:f>Sheet1!$D$1</c:f>
              <c:strCache>
                <c:ptCount val="1"/>
                <c:pt idx="0">
                  <c:v>Overall</c:v>
                </c:pt>
              </c:strCache>
            </c:strRef>
          </c:tx>
          <c:invertIfNegative val="0"/>
          <c:cat>
            <c:strRef>
              <c:f>Sheet1!$A$2:$A$5</c:f>
              <c:strCache>
                <c:ptCount val="4"/>
                <c:pt idx="0">
                  <c:v>Circle</c:v>
                </c:pt>
                <c:pt idx="1">
                  <c:v>Rectangle</c:v>
                </c:pt>
                <c:pt idx="2">
                  <c:v>Triangle</c:v>
                </c:pt>
                <c:pt idx="3">
                  <c:v>Overall</c:v>
                </c:pt>
              </c:strCache>
            </c:strRef>
          </c:cat>
          <c:val>
            <c:numRef>
              <c:f>Sheet1!$D$2:$D$5</c:f>
              <c:numCache>
                <c:formatCode>General</c:formatCode>
                <c:ptCount val="4"/>
                <c:pt idx="3">
                  <c:v>0.54</c:v>
                </c:pt>
              </c:numCache>
            </c:numRef>
          </c:val>
        </c:ser>
        <c:dLbls>
          <c:showLegendKey val="0"/>
          <c:showVal val="0"/>
          <c:showCatName val="0"/>
          <c:showSerName val="0"/>
          <c:showPercent val="0"/>
          <c:showBubbleSize val="0"/>
        </c:dLbls>
        <c:gapWidth val="150"/>
        <c:axId val="70020096"/>
        <c:axId val="70039040"/>
      </c:barChart>
      <c:catAx>
        <c:axId val="70020096"/>
        <c:scaling>
          <c:orientation val="minMax"/>
        </c:scaling>
        <c:delete val="0"/>
        <c:axPos val="b"/>
        <c:majorTickMark val="none"/>
        <c:minorTickMark val="none"/>
        <c:tickLblPos val="nextTo"/>
        <c:crossAx val="70039040"/>
        <c:crosses val="autoZero"/>
        <c:auto val="1"/>
        <c:lblAlgn val="ctr"/>
        <c:lblOffset val="100"/>
        <c:noMultiLvlLbl val="0"/>
      </c:catAx>
      <c:valAx>
        <c:axId val="70039040"/>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7002009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hree</a:t>
            </a:r>
            <a:endParaRPr lang="en-US"/>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Sphere</c:v>
                </c:pt>
                <c:pt idx="1">
                  <c:v>Cube</c:v>
                </c:pt>
                <c:pt idx="2">
                  <c:v>Prism</c:v>
                </c:pt>
                <c:pt idx="3">
                  <c:v>Overall</c:v>
                </c:pt>
              </c:strCache>
            </c:strRef>
          </c:cat>
          <c:val>
            <c:numRef>
              <c:f>Sheet1!$B$2:$B$5</c:f>
              <c:numCache>
                <c:formatCode>General</c:formatCode>
                <c:ptCount val="4"/>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5</c:f>
              <c:strCache>
                <c:ptCount val="4"/>
                <c:pt idx="0">
                  <c:v>Sphere</c:v>
                </c:pt>
                <c:pt idx="1">
                  <c:v>Cube</c:v>
                </c:pt>
                <c:pt idx="2">
                  <c:v>Prism</c:v>
                </c:pt>
                <c:pt idx="3">
                  <c:v>Overall</c:v>
                </c:pt>
              </c:strCache>
            </c:strRef>
          </c:cat>
          <c:val>
            <c:numRef>
              <c:f>Sheet1!$C$2:$C$5</c:f>
              <c:numCache>
                <c:formatCode>General</c:formatCode>
                <c:ptCount val="4"/>
                <c:pt idx="0">
                  <c:v>0.4</c:v>
                </c:pt>
                <c:pt idx="1">
                  <c:v>0.67</c:v>
                </c:pt>
                <c:pt idx="2">
                  <c:v>0.45</c:v>
                </c:pt>
              </c:numCache>
            </c:numRef>
          </c:val>
        </c:ser>
        <c:ser>
          <c:idx val="2"/>
          <c:order val="2"/>
          <c:tx>
            <c:strRef>
              <c:f>Sheet1!$D$1</c:f>
              <c:strCache>
                <c:ptCount val="1"/>
                <c:pt idx="0">
                  <c:v>Overall</c:v>
                </c:pt>
              </c:strCache>
            </c:strRef>
          </c:tx>
          <c:invertIfNegative val="0"/>
          <c:cat>
            <c:strRef>
              <c:f>Sheet1!$A$2:$A$5</c:f>
              <c:strCache>
                <c:ptCount val="4"/>
                <c:pt idx="0">
                  <c:v>Sphere</c:v>
                </c:pt>
                <c:pt idx="1">
                  <c:v>Cube</c:v>
                </c:pt>
                <c:pt idx="2">
                  <c:v>Prism</c:v>
                </c:pt>
                <c:pt idx="3">
                  <c:v>Overall</c:v>
                </c:pt>
              </c:strCache>
            </c:strRef>
          </c:cat>
          <c:val>
            <c:numRef>
              <c:f>Sheet1!$D$2:$D$5</c:f>
              <c:numCache>
                <c:formatCode>General</c:formatCode>
                <c:ptCount val="4"/>
                <c:pt idx="3">
                  <c:v>0.55000000000000004</c:v>
                </c:pt>
              </c:numCache>
            </c:numRef>
          </c:val>
        </c:ser>
        <c:dLbls>
          <c:showLegendKey val="0"/>
          <c:showVal val="0"/>
          <c:showCatName val="0"/>
          <c:showSerName val="0"/>
          <c:showPercent val="0"/>
          <c:showBubbleSize val="0"/>
        </c:dLbls>
        <c:gapWidth val="150"/>
        <c:axId val="131360640"/>
        <c:axId val="131376640"/>
      </c:barChart>
      <c:catAx>
        <c:axId val="131360640"/>
        <c:scaling>
          <c:orientation val="minMax"/>
        </c:scaling>
        <c:delete val="0"/>
        <c:axPos val="b"/>
        <c:majorTickMark val="none"/>
        <c:minorTickMark val="none"/>
        <c:tickLblPos val="nextTo"/>
        <c:crossAx val="131376640"/>
        <c:crosses val="autoZero"/>
        <c:auto val="1"/>
        <c:lblAlgn val="ctr"/>
        <c:lblOffset val="100"/>
        <c:noMultiLvlLbl val="0"/>
      </c:catAx>
      <c:valAx>
        <c:axId val="131376640"/>
        <c:scaling>
          <c:orientation val="minMax"/>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13136064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a:effectLst/>
              </a:rPr>
              <a:t>Time and Accuracy per Turn</a:t>
            </a:r>
            <a:endParaRPr lang="en-US" sz="1800">
              <a:effectLst/>
            </a:endParaRPr>
          </a:p>
        </c:rich>
      </c:tx>
      <c:overlay val="0"/>
    </c:title>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54452992"/>
        <c:axId val="54454528"/>
      </c:lineChart>
      <c:catAx>
        <c:axId val="54452992"/>
        <c:scaling>
          <c:orientation val="minMax"/>
        </c:scaling>
        <c:delete val="0"/>
        <c:axPos val="b"/>
        <c:numFmt formatCode="General" sourceLinked="1"/>
        <c:majorTickMark val="none"/>
        <c:minorTickMark val="none"/>
        <c:tickLblPos val="nextTo"/>
        <c:crossAx val="54454528"/>
        <c:crosses val="autoZero"/>
        <c:auto val="1"/>
        <c:lblAlgn val="ctr"/>
        <c:lblOffset val="0"/>
        <c:tickLblSkip val="2"/>
        <c:noMultiLvlLbl val="0"/>
      </c:catAx>
      <c:valAx>
        <c:axId val="54454528"/>
        <c:scaling>
          <c:orientation val="minMax"/>
          <c:max val="100"/>
          <c:min val="20"/>
        </c:scaling>
        <c:delete val="0"/>
        <c:axPos val="l"/>
        <c:majorGridlines/>
        <c:numFmt formatCode="0" sourceLinked="0"/>
        <c:majorTickMark val="none"/>
        <c:minorTickMark val="none"/>
        <c:tickLblPos val="nextTo"/>
        <c:crossAx val="544529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54350976"/>
        <c:axId val="54352512"/>
      </c:barChart>
      <c:catAx>
        <c:axId val="54350976"/>
        <c:scaling>
          <c:orientation val="minMax"/>
        </c:scaling>
        <c:delete val="0"/>
        <c:axPos val="b"/>
        <c:majorTickMark val="none"/>
        <c:minorTickMark val="none"/>
        <c:tickLblPos val="nextTo"/>
        <c:crossAx val="54352512"/>
        <c:crosses val="autoZero"/>
        <c:auto val="1"/>
        <c:lblAlgn val="ctr"/>
        <c:lblOffset val="100"/>
        <c:noMultiLvlLbl val="0"/>
      </c:catAx>
      <c:valAx>
        <c:axId val="54352512"/>
        <c:scaling>
          <c:orientation val="minMax"/>
          <c:max val="100"/>
          <c:min val="0"/>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5435097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9E969F5A-8475-4AD5-9E7B-605782F0B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4</TotalTime>
  <Pages>61</Pages>
  <Words>21300</Words>
  <Characters>121412</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71</cp:revision>
  <cp:lastPrinted>2014-10-19T23:06:00Z</cp:lastPrinted>
  <dcterms:created xsi:type="dcterms:W3CDTF">2014-07-21T21:55:00Z</dcterms:created>
  <dcterms:modified xsi:type="dcterms:W3CDTF">2014-10-25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